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27BF5" w:rsidRPr="00D27BF5" w:rsidRDefault="00D27BF5" w:rsidP="00D27BF5">
      <w:pPr>
        <w:widowControl w:val="0"/>
        <w:autoSpaceDE w:val="0"/>
        <w:autoSpaceDN w:val="0"/>
        <w:adjustRightInd w:val="0"/>
        <w:spacing w:line="360" w:lineRule="auto"/>
        <w:ind w:left="640" w:hanging="498"/>
        <w:jc w:val="both"/>
        <w:rPr>
          <w:rFonts w:ascii="Arial" w:hAnsi="Arial" w:cs="Arial"/>
        </w:rPr>
      </w:pPr>
      <w:r w:rsidRPr="002B297A">
        <w:rPr>
          <w:rFonts w:ascii="Arial" w:hAnsi="Arial" w:cs="Arial"/>
        </w:rPr>
        <w:fldChar w:fldCharType="begin" w:fldLock="1"/>
      </w:r>
      <w:r w:rsidRPr="002B297A">
        <w:rPr>
          <w:rFonts w:ascii="Arial" w:hAnsi="Arial" w:cs="Arial"/>
          <w:lang w:val="en-US"/>
        </w:rPr>
        <w:instrText xml:space="preserve">ADDIN Mendeley Bibliography CSL_BIBLIOGRAPHY </w:instrText>
      </w:r>
      <w:r w:rsidRPr="002B297A">
        <w:rPr>
          <w:rFonts w:ascii="Arial" w:hAnsi="Arial" w:cs="Arial"/>
        </w:rPr>
        <w:fldChar w:fldCharType="separate"/>
      </w:r>
      <w:r w:rsidRPr="0035245C">
        <w:rPr>
          <w:rFonts w:ascii="Arial" w:hAnsi="Arial" w:cs="Arial"/>
          <w:b/>
          <w:color w:val="000000"/>
          <w:sz w:val="24"/>
          <w:u w:val="single"/>
        </w:rPr>
        <w:t xml:space="preserve">ANEXOS </w:t>
      </w:r>
    </w:p>
    <w:p w:rsidR="00D27BF5" w:rsidRDefault="00D27BF5" w:rsidP="00D27BF5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color w:val="000000"/>
        </w:rPr>
      </w:pPr>
    </w:p>
    <w:p w:rsidR="00D27BF5" w:rsidRDefault="00D27BF5" w:rsidP="00D27BF5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color w:val="000000"/>
        </w:rPr>
      </w:pPr>
      <w:r>
        <w:rPr>
          <w:rFonts w:ascii="Arial" w:hAnsi="Arial" w:cs="Arial"/>
          <w:b/>
          <w:color w:val="000000"/>
        </w:rPr>
        <w:t>Anexo 1 – cuestionario sobre la calidad de vida percibida (</w:t>
      </w:r>
      <w:proofErr w:type="spellStart"/>
      <w:r>
        <w:rPr>
          <w:rFonts w:ascii="Arial" w:hAnsi="Arial" w:cs="Arial"/>
          <w:b/>
          <w:color w:val="000000"/>
        </w:rPr>
        <w:t>ccvp</w:t>
      </w:r>
      <w:proofErr w:type="spellEnd"/>
      <w:r>
        <w:rPr>
          <w:rFonts w:ascii="Arial" w:hAnsi="Arial" w:cs="Arial"/>
          <w:b/>
          <w:color w:val="000000"/>
        </w:rPr>
        <w:t>)</w:t>
      </w:r>
    </w:p>
    <w:p w:rsidR="00D27BF5" w:rsidRPr="00712AD1" w:rsidRDefault="00D27BF5" w:rsidP="00D27BF5">
      <w:pPr>
        <w:pStyle w:val="NormalWeb"/>
        <w:numPr>
          <w:ilvl w:val="0"/>
          <w:numId w:val="1"/>
        </w:numPr>
        <w:jc w:val="both"/>
        <w:rPr>
          <w:color w:val="000000"/>
        </w:rPr>
      </w:pPr>
      <w:r w:rsidRPr="00712AD1">
        <w:rPr>
          <w:color w:val="000000"/>
        </w:rPr>
        <w:t>VARIABLES SOCIODEMOGRÁFICAS</w:t>
      </w:r>
      <w:bookmarkStart w:id="0" w:name="_GoBack"/>
      <w:bookmarkEnd w:id="0"/>
    </w:p>
    <w:p w:rsidR="00D27BF5" w:rsidRPr="00712AD1" w:rsidRDefault="00D27BF5" w:rsidP="00D27BF5">
      <w:pPr>
        <w:pStyle w:val="NormalWeb"/>
        <w:jc w:val="both"/>
        <w:rPr>
          <w:color w:val="000000"/>
        </w:rPr>
      </w:pPr>
      <w:r w:rsidRPr="00712AD1">
        <w:rPr>
          <w:color w:val="000000"/>
        </w:rPr>
        <w:t>¿En qué año has nacido?........................................................................................</w:t>
      </w:r>
    </w:p>
    <w:p w:rsidR="00D27BF5" w:rsidRPr="00712AD1" w:rsidRDefault="00D27BF5" w:rsidP="00D27BF5">
      <w:pPr>
        <w:pStyle w:val="NormalWeb"/>
        <w:jc w:val="both"/>
        <w:rPr>
          <w:color w:val="000000"/>
        </w:rPr>
      </w:pPr>
      <w:r w:rsidRPr="00712AD1">
        <w:rPr>
          <w:color w:val="000000"/>
        </w:rPr>
        <w:t xml:space="preserve">¿Cuál es el nivel de estudios de tu marido o pareja y el tuyo? </w:t>
      </w:r>
    </w:p>
    <w:tbl>
      <w:tblPr>
        <w:tblW w:w="9356" w:type="dxa"/>
        <w:tblInd w:w="-459" w:type="dxa"/>
        <w:tblBorders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6050"/>
        <w:gridCol w:w="1747"/>
        <w:gridCol w:w="1559"/>
      </w:tblGrid>
      <w:tr w:rsidR="00D27BF5" w:rsidRPr="004254F4" w:rsidTr="002907DC">
        <w:tc>
          <w:tcPr>
            <w:tcW w:w="6050" w:type="dxa"/>
            <w:tcBorders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  <w:tc>
          <w:tcPr>
            <w:tcW w:w="1747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  <w:r w:rsidRPr="004254F4">
              <w:rPr>
                <w:color w:val="000000"/>
              </w:rPr>
              <w:t>De mi marido o pareja</w:t>
            </w:r>
          </w:p>
        </w:tc>
        <w:tc>
          <w:tcPr>
            <w:tcW w:w="155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  <w:r w:rsidRPr="004254F4">
              <w:rPr>
                <w:color w:val="000000"/>
              </w:rPr>
              <w:t>El mío</w:t>
            </w:r>
          </w:p>
        </w:tc>
      </w:tr>
      <w:tr w:rsidR="00D27BF5" w:rsidRPr="004254F4" w:rsidTr="002907DC">
        <w:tc>
          <w:tcPr>
            <w:tcW w:w="6050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Inferior a Estudios Primarios</w:t>
            </w:r>
          </w:p>
        </w:tc>
        <w:tc>
          <w:tcPr>
            <w:tcW w:w="1747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  <w:tc>
          <w:tcPr>
            <w:tcW w:w="1559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6050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Estudios Primarios (Primaria)</w:t>
            </w:r>
          </w:p>
        </w:tc>
        <w:tc>
          <w:tcPr>
            <w:tcW w:w="1747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  <w:tc>
          <w:tcPr>
            <w:tcW w:w="1559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6050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Estudios Secundarios (E.S.O.)</w:t>
            </w:r>
          </w:p>
        </w:tc>
        <w:tc>
          <w:tcPr>
            <w:tcW w:w="1747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  <w:tc>
          <w:tcPr>
            <w:tcW w:w="1559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6050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Formación Profesional</w:t>
            </w:r>
          </w:p>
        </w:tc>
        <w:tc>
          <w:tcPr>
            <w:tcW w:w="1747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  <w:tc>
          <w:tcPr>
            <w:tcW w:w="1559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6050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Bachillerato</w:t>
            </w:r>
          </w:p>
        </w:tc>
        <w:tc>
          <w:tcPr>
            <w:tcW w:w="1747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  <w:tc>
          <w:tcPr>
            <w:tcW w:w="1559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6050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Estudios Universitarios (Diplomado, Licenciado, Máster…)</w:t>
            </w:r>
          </w:p>
        </w:tc>
        <w:tc>
          <w:tcPr>
            <w:tcW w:w="1747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  <w:tc>
          <w:tcPr>
            <w:tcW w:w="1559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</w:tr>
      <w:tr w:rsidR="00D27BF5" w:rsidRPr="004254F4" w:rsidTr="002907DC">
        <w:trPr>
          <w:trHeight w:val="77"/>
        </w:trPr>
        <w:tc>
          <w:tcPr>
            <w:tcW w:w="6050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No sabe / No contesta</w:t>
            </w:r>
          </w:p>
        </w:tc>
        <w:tc>
          <w:tcPr>
            <w:tcW w:w="1747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  <w:tc>
          <w:tcPr>
            <w:tcW w:w="1559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</w:tr>
    </w:tbl>
    <w:p w:rsidR="00D27BF5" w:rsidRPr="00712AD1" w:rsidRDefault="00D27BF5" w:rsidP="00D27BF5">
      <w:pPr>
        <w:pStyle w:val="NormalWeb"/>
        <w:jc w:val="both"/>
        <w:rPr>
          <w:color w:val="000000"/>
        </w:rPr>
      </w:pPr>
      <w:r w:rsidRPr="00712AD1">
        <w:rPr>
          <w:color w:val="000000"/>
        </w:rPr>
        <w:t>¿Cuál es la situación laboral de tu marido o pareja y la tuya?</w:t>
      </w:r>
    </w:p>
    <w:tbl>
      <w:tblPr>
        <w:tblW w:w="9356" w:type="dxa"/>
        <w:tblInd w:w="-459" w:type="dxa"/>
        <w:tblBorders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6050"/>
        <w:gridCol w:w="1747"/>
        <w:gridCol w:w="1559"/>
      </w:tblGrid>
      <w:tr w:rsidR="00D27BF5" w:rsidRPr="004254F4" w:rsidTr="002907DC">
        <w:tc>
          <w:tcPr>
            <w:tcW w:w="6050" w:type="dxa"/>
            <w:tcBorders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  <w:tc>
          <w:tcPr>
            <w:tcW w:w="1747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  <w:r w:rsidRPr="004254F4">
              <w:rPr>
                <w:color w:val="000000"/>
              </w:rPr>
              <w:t>De mi marido o pareja</w:t>
            </w:r>
          </w:p>
        </w:tc>
        <w:tc>
          <w:tcPr>
            <w:tcW w:w="155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  <w:r w:rsidRPr="004254F4">
              <w:rPr>
                <w:color w:val="000000"/>
              </w:rPr>
              <w:t>La mía</w:t>
            </w:r>
          </w:p>
        </w:tc>
      </w:tr>
      <w:tr w:rsidR="00D27BF5" w:rsidRPr="004254F4" w:rsidTr="002907DC">
        <w:tc>
          <w:tcPr>
            <w:tcW w:w="6050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Labores del hogar</w:t>
            </w:r>
          </w:p>
        </w:tc>
        <w:tc>
          <w:tcPr>
            <w:tcW w:w="1747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  <w:tc>
          <w:tcPr>
            <w:tcW w:w="1559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6050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Trabajo</w:t>
            </w:r>
          </w:p>
        </w:tc>
        <w:tc>
          <w:tcPr>
            <w:tcW w:w="1747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  <w:tc>
          <w:tcPr>
            <w:tcW w:w="1559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6050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En paro</w:t>
            </w:r>
          </w:p>
        </w:tc>
        <w:tc>
          <w:tcPr>
            <w:tcW w:w="1747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  <w:tc>
          <w:tcPr>
            <w:tcW w:w="1559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6050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Jubilado / Pensionista</w:t>
            </w:r>
          </w:p>
        </w:tc>
        <w:tc>
          <w:tcPr>
            <w:tcW w:w="1747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  <w:tc>
          <w:tcPr>
            <w:tcW w:w="1559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6050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No sabe / No contesta</w:t>
            </w:r>
          </w:p>
        </w:tc>
        <w:tc>
          <w:tcPr>
            <w:tcW w:w="1747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  <w:tc>
          <w:tcPr>
            <w:tcW w:w="1559" w:type="dxa"/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</w:p>
        </w:tc>
      </w:tr>
    </w:tbl>
    <w:p w:rsidR="00D27BF5" w:rsidRDefault="00D27BF5" w:rsidP="00D27BF5">
      <w:pPr>
        <w:pStyle w:val="NormalWeb"/>
        <w:ind w:left="360"/>
        <w:jc w:val="both"/>
        <w:rPr>
          <w:b/>
          <w:color w:val="000000"/>
        </w:rPr>
      </w:pPr>
    </w:p>
    <w:p w:rsidR="00D27BF5" w:rsidRPr="00712AD1" w:rsidRDefault="00D27BF5" w:rsidP="00D27BF5">
      <w:pPr>
        <w:pStyle w:val="NormalWeb"/>
        <w:numPr>
          <w:ilvl w:val="0"/>
          <w:numId w:val="1"/>
        </w:numPr>
        <w:jc w:val="both"/>
        <w:rPr>
          <w:color w:val="000000"/>
        </w:rPr>
      </w:pPr>
      <w:r w:rsidRPr="00712AD1">
        <w:rPr>
          <w:color w:val="000000"/>
        </w:rPr>
        <w:t>HÁBITOS ALIMENTICIOS</w:t>
      </w:r>
    </w:p>
    <w:p w:rsidR="00D27BF5" w:rsidRPr="00712AD1" w:rsidRDefault="00D27BF5" w:rsidP="00D27BF5">
      <w:pPr>
        <w:pStyle w:val="NormalWeb"/>
        <w:jc w:val="both"/>
        <w:rPr>
          <w:color w:val="000000"/>
        </w:rPr>
      </w:pPr>
      <w:r w:rsidRPr="00712AD1">
        <w:rPr>
          <w:color w:val="000000"/>
        </w:rPr>
        <w:t>¿Qué desayunas normalmente antes de salir de casa? (Puedes escoger más de una respuesta)</w:t>
      </w:r>
    </w:p>
    <w:p w:rsidR="00D27BF5" w:rsidRPr="002A2E89" w:rsidRDefault="00D27BF5" w:rsidP="00D27BF5">
      <w:pPr>
        <w:pStyle w:val="NoSpacing"/>
        <w:ind w:firstLine="36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1567815</wp:posOffset>
                </wp:positionH>
                <wp:positionV relativeFrom="paragraph">
                  <wp:posOffset>166370</wp:posOffset>
                </wp:positionV>
                <wp:extent cx="127000" cy="127635"/>
                <wp:effectExtent l="9525" t="13335" r="6350" b="11430"/>
                <wp:wrapNone/>
                <wp:docPr id="52" name="Rectangle 5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7000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6DCE7AB" id="Rectangle 52" o:spid="_x0000_s1026" style="position:absolute;margin-left:123.45pt;margin-top:13.1pt;width:10pt;height:10.0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"/>
            </w:pict>
          </mc:Fallback>
        </mc:AlternateContent>
      </w: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>
                <wp:simplePos x="0" y="0"/>
                <wp:positionH relativeFrom="column">
                  <wp:posOffset>621030</wp:posOffset>
                </wp:positionH>
                <wp:positionV relativeFrom="paragraph">
                  <wp:posOffset>17145</wp:posOffset>
                </wp:positionV>
                <wp:extent cx="127000" cy="127635"/>
                <wp:effectExtent l="5715" t="6985" r="10160" b="8255"/>
                <wp:wrapNone/>
                <wp:docPr id="51" name="Rectangle 5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7000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30B84CE" id="Rectangle 51" o:spid="_x0000_s1026" style="position:absolute;margin-left:48.9pt;margin-top:1.35pt;width:10pt;height:10.0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"/>
            </w:pict>
          </mc:Fallback>
        </mc:AlternateContent>
      </w:r>
      <w:r w:rsidRPr="002A2E89">
        <w:rPr>
          <w:rFonts w:ascii="Times New Roman" w:hAnsi="Times New Roman"/>
          <w:sz w:val="24"/>
        </w:rPr>
        <w:t>Leche</w:t>
      </w:r>
    </w:p>
    <w:p w:rsidR="00D27BF5" w:rsidRPr="002A2E89" w:rsidRDefault="00D27BF5" w:rsidP="00D27BF5">
      <w:pPr>
        <w:pStyle w:val="NoSpacing"/>
        <w:ind w:firstLine="360"/>
        <w:rPr>
          <w:rFonts w:ascii="Times New Roman" w:hAnsi="Times New Roman"/>
          <w:sz w:val="24"/>
        </w:rPr>
      </w:pPr>
      <w:r w:rsidRPr="002A2E89">
        <w:rPr>
          <w:rFonts w:ascii="Times New Roman" w:hAnsi="Times New Roman"/>
          <w:sz w:val="24"/>
        </w:rPr>
        <w:t>Café / Café con leche</w:t>
      </w:r>
    </w:p>
    <w:p w:rsidR="00D27BF5" w:rsidRPr="002A2E89" w:rsidRDefault="00D27BF5" w:rsidP="00D27BF5">
      <w:pPr>
        <w:pStyle w:val="NoSpacing"/>
        <w:ind w:firstLine="36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2120265</wp:posOffset>
                </wp:positionH>
                <wp:positionV relativeFrom="paragraph">
                  <wp:posOffset>6985</wp:posOffset>
                </wp:positionV>
                <wp:extent cx="127000" cy="127635"/>
                <wp:effectExtent l="9525" t="13970" r="6350" b="10795"/>
                <wp:wrapNone/>
                <wp:docPr id="50" name="Rectangle 5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7000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9340B19" id="Rectangle 50" o:spid="_x0000_s1026" style="position:absolute;margin-left:166.95pt;margin-top:.55pt;width:10pt;height:10.0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"/>
            </w:pict>
          </mc:Fallback>
        </mc:AlternateContent>
      </w:r>
      <w:r w:rsidRPr="002A2E89">
        <w:rPr>
          <w:rFonts w:ascii="Times New Roman" w:hAnsi="Times New Roman"/>
          <w:sz w:val="24"/>
        </w:rPr>
        <w:t xml:space="preserve">Leche con Cola Cao / </w:t>
      </w:r>
      <w:proofErr w:type="spellStart"/>
      <w:r w:rsidRPr="002A2E89">
        <w:rPr>
          <w:rFonts w:ascii="Times New Roman" w:hAnsi="Times New Roman"/>
          <w:sz w:val="24"/>
        </w:rPr>
        <w:t>Nesquik</w:t>
      </w:r>
      <w:proofErr w:type="spellEnd"/>
    </w:p>
    <w:p w:rsidR="00D27BF5" w:rsidRPr="002A2E89" w:rsidRDefault="00D27BF5" w:rsidP="00D27BF5">
      <w:pPr>
        <w:pStyle w:val="NoSpacing"/>
        <w:ind w:firstLine="36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>
                <wp:simplePos x="0" y="0"/>
                <wp:positionH relativeFrom="column">
                  <wp:posOffset>1195070</wp:posOffset>
                </wp:positionH>
                <wp:positionV relativeFrom="paragraph">
                  <wp:posOffset>22860</wp:posOffset>
                </wp:positionV>
                <wp:extent cx="127000" cy="127635"/>
                <wp:effectExtent l="8255" t="5080" r="7620" b="10160"/>
                <wp:wrapNone/>
                <wp:docPr id="49" name="Rectangle 4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7000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A0A1FC5" id="Rectangle 49" o:spid="_x0000_s1026" style="position:absolute;margin-left:94.1pt;margin-top:1.8pt;width:10pt;height:10.0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"/>
            </w:pict>
          </mc:Fallback>
        </mc:AlternateContent>
      </w:r>
      <w:r w:rsidRPr="002A2E89">
        <w:rPr>
          <w:rFonts w:ascii="Times New Roman" w:hAnsi="Times New Roman"/>
          <w:sz w:val="24"/>
        </w:rPr>
        <w:t>Zumo de frutas</w:t>
      </w:r>
    </w:p>
    <w:p w:rsidR="00D27BF5" w:rsidRPr="002A2E89" w:rsidRDefault="00D27BF5" w:rsidP="00D27BF5">
      <w:pPr>
        <w:pStyle w:val="NoSpacing"/>
        <w:ind w:left="36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>
                <wp:simplePos x="0" y="0"/>
                <wp:positionH relativeFrom="column">
                  <wp:posOffset>2843530</wp:posOffset>
                </wp:positionH>
                <wp:positionV relativeFrom="paragraph">
                  <wp:posOffset>156210</wp:posOffset>
                </wp:positionV>
                <wp:extent cx="127000" cy="127635"/>
                <wp:effectExtent l="8890" t="8890" r="6985" b="6350"/>
                <wp:wrapNone/>
                <wp:docPr id="48" name="Rectangle 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7000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CA80345" id="Rectangle 48" o:spid="_x0000_s1026" style="position:absolute;margin-left:223.9pt;margin-top:12.3pt;width:10pt;height:10.0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"/>
            </w:pict>
          </mc:Fallback>
        </mc:AlternateContent>
      </w: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>
                <wp:simplePos x="0" y="0"/>
                <wp:positionH relativeFrom="column">
                  <wp:posOffset>1386840</wp:posOffset>
                </wp:positionH>
                <wp:positionV relativeFrom="paragraph">
                  <wp:posOffset>28575</wp:posOffset>
                </wp:positionV>
                <wp:extent cx="127000" cy="127635"/>
                <wp:effectExtent l="9525" t="5080" r="6350" b="10160"/>
                <wp:wrapNone/>
                <wp:docPr id="47" name="Rectangle 4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7000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EB46461" id="Rectangle 47" o:spid="_x0000_s1026" style="position:absolute;margin-left:109.2pt;margin-top:2.25pt;width:10pt;height:10.0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"/>
            </w:pict>
          </mc:Fallback>
        </mc:AlternateContent>
      </w:r>
      <w:r w:rsidRPr="002A2E89">
        <w:rPr>
          <w:rFonts w:ascii="Times New Roman" w:hAnsi="Times New Roman"/>
          <w:sz w:val="24"/>
        </w:rPr>
        <w:t>Cereales con leche</w:t>
      </w:r>
    </w:p>
    <w:p w:rsidR="00D27BF5" w:rsidRPr="002A2E89" w:rsidRDefault="00D27BF5" w:rsidP="00D27BF5">
      <w:pPr>
        <w:pStyle w:val="NoSpacing"/>
        <w:ind w:firstLine="360"/>
        <w:rPr>
          <w:rFonts w:ascii="Times New Roman" w:hAnsi="Times New Roman"/>
          <w:sz w:val="24"/>
        </w:rPr>
      </w:pPr>
      <w:r w:rsidRPr="002A2E89">
        <w:rPr>
          <w:rFonts w:ascii="Times New Roman" w:hAnsi="Times New Roman"/>
          <w:sz w:val="24"/>
        </w:rPr>
        <w:t>Magdalenas / Galletas / Bollería industrial</w:t>
      </w:r>
    </w:p>
    <w:p w:rsidR="00D27BF5" w:rsidRPr="002A2E89" w:rsidRDefault="00D27BF5" w:rsidP="00D27BF5">
      <w:pPr>
        <w:pStyle w:val="NoSpacing"/>
        <w:ind w:firstLine="36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>
                <wp:simplePos x="0" y="0"/>
                <wp:positionH relativeFrom="column">
                  <wp:posOffset>2640965</wp:posOffset>
                </wp:positionH>
                <wp:positionV relativeFrom="paragraph">
                  <wp:posOffset>6985</wp:posOffset>
                </wp:positionV>
                <wp:extent cx="127000" cy="127635"/>
                <wp:effectExtent l="6350" t="10160" r="9525" b="5080"/>
                <wp:wrapNone/>
                <wp:docPr id="46" name="Rectangle 4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7000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5C0E9D1" id="Rectangle 46" o:spid="_x0000_s1026" style="position:absolute;margin-left:207.95pt;margin-top:.55pt;width:10pt;height:10.0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"/>
            </w:pict>
          </mc:Fallback>
        </mc:AlternateContent>
      </w:r>
      <w:r w:rsidRPr="002A2E89">
        <w:rPr>
          <w:rFonts w:ascii="Times New Roman" w:hAnsi="Times New Roman"/>
          <w:sz w:val="24"/>
        </w:rPr>
        <w:t>Tostadas con mermelada y mantequilla</w:t>
      </w:r>
    </w:p>
    <w:p w:rsidR="00D27BF5" w:rsidRPr="002A2E89" w:rsidRDefault="00D27BF5" w:rsidP="00D27BF5">
      <w:pPr>
        <w:pStyle w:val="NoSpacing"/>
        <w:ind w:firstLine="36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>
                <wp:simplePos x="0" y="0"/>
                <wp:positionH relativeFrom="column">
                  <wp:posOffset>1993265</wp:posOffset>
                </wp:positionH>
                <wp:positionV relativeFrom="paragraph">
                  <wp:posOffset>13335</wp:posOffset>
                </wp:positionV>
                <wp:extent cx="127000" cy="127635"/>
                <wp:effectExtent l="6350" t="10795" r="9525" b="13970"/>
                <wp:wrapNone/>
                <wp:docPr id="45" name="Rectangle 4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7000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F8CCF62" id="Rectangle 45" o:spid="_x0000_s1026" style="position:absolute;margin-left:156.95pt;margin-top:1.05pt;width:10pt;height:10.0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"/>
            </w:pict>
          </mc:Fallback>
        </mc:AlternateContent>
      </w:r>
      <w:r w:rsidRPr="002A2E89">
        <w:rPr>
          <w:rFonts w:ascii="Times New Roman" w:hAnsi="Times New Roman"/>
          <w:sz w:val="24"/>
        </w:rPr>
        <w:t>Pan con queso y/o embutido</w:t>
      </w:r>
    </w:p>
    <w:p w:rsidR="00D27BF5" w:rsidRPr="002A2E89" w:rsidRDefault="00D27BF5" w:rsidP="00D27BF5">
      <w:pPr>
        <w:pStyle w:val="NoSpacing"/>
        <w:ind w:firstLine="36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>
                <wp:simplePos x="0" y="0"/>
                <wp:positionH relativeFrom="column">
                  <wp:posOffset>5108575</wp:posOffset>
                </wp:positionH>
                <wp:positionV relativeFrom="paragraph">
                  <wp:posOffset>167005</wp:posOffset>
                </wp:positionV>
                <wp:extent cx="127000" cy="127635"/>
                <wp:effectExtent l="6985" t="6350" r="8890" b="8890"/>
                <wp:wrapNone/>
                <wp:docPr id="44" name="Rectangle 4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7000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64E9B81" id="Rectangle 44" o:spid="_x0000_s1026" style="position:absolute;margin-left:402.25pt;margin-top:13.15pt;width:10pt;height:10.0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"/>
            </w:pict>
          </mc:Fallback>
        </mc:AlternateContent>
      </w: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>
                <wp:simplePos x="0" y="0"/>
                <wp:positionH relativeFrom="column">
                  <wp:posOffset>1068070</wp:posOffset>
                </wp:positionH>
                <wp:positionV relativeFrom="paragraph">
                  <wp:posOffset>39370</wp:posOffset>
                </wp:positionV>
                <wp:extent cx="127000" cy="127635"/>
                <wp:effectExtent l="5080" t="12065" r="10795" b="12700"/>
                <wp:wrapNone/>
                <wp:docPr id="43" name="Rectangle 4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7000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DF5A9CE" id="Rectangle 43" o:spid="_x0000_s1026" style="position:absolute;margin-left:84.1pt;margin-top:3.1pt;width:10pt;height:10.0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"/>
            </w:pict>
          </mc:Fallback>
        </mc:AlternateContent>
      </w:r>
      <w:r w:rsidRPr="002A2E89">
        <w:rPr>
          <w:rFonts w:ascii="Times New Roman" w:hAnsi="Times New Roman"/>
          <w:sz w:val="24"/>
        </w:rPr>
        <w:t>NO desayuno</w:t>
      </w:r>
    </w:p>
    <w:p w:rsidR="00D27BF5" w:rsidRPr="002A2E89" w:rsidRDefault="00D27BF5" w:rsidP="00D27BF5">
      <w:pPr>
        <w:pStyle w:val="NoSpacing"/>
        <w:ind w:left="360"/>
        <w:rPr>
          <w:rFonts w:ascii="Times New Roman" w:hAnsi="Times New Roman"/>
          <w:sz w:val="24"/>
        </w:rPr>
      </w:pPr>
      <w:r w:rsidRPr="002A2E89">
        <w:rPr>
          <w:rFonts w:ascii="Times New Roman" w:hAnsi="Times New Roman"/>
          <w:sz w:val="24"/>
        </w:rPr>
        <w:t>Otros:……………………………………………………………………………..</w:t>
      </w:r>
    </w:p>
    <w:p w:rsidR="00D27BF5" w:rsidRPr="00712AD1" w:rsidRDefault="00D27BF5" w:rsidP="00D27BF5">
      <w:pPr>
        <w:pStyle w:val="NormalWeb"/>
        <w:jc w:val="both"/>
        <w:rPr>
          <w:color w:val="000000"/>
        </w:rPr>
      </w:pPr>
      <w:r w:rsidRPr="00712AD1">
        <w:rPr>
          <w:color w:val="000000"/>
        </w:rPr>
        <w:lastRenderedPageBreak/>
        <w:t>Durante una semana normal, ¿con qué frecuencia tomas las siguientes comidas? (Por favor, marca una vez por cada línea)</w:t>
      </w:r>
    </w:p>
    <w:tbl>
      <w:tblPr>
        <w:tblW w:w="9356" w:type="dxa"/>
        <w:tblInd w:w="-459" w:type="dxa"/>
        <w:tblBorders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835"/>
        <w:gridCol w:w="1565"/>
        <w:gridCol w:w="1599"/>
        <w:gridCol w:w="1599"/>
        <w:gridCol w:w="1758"/>
      </w:tblGrid>
      <w:tr w:rsidR="00D27BF5" w:rsidRPr="004254F4" w:rsidTr="002907DC">
        <w:tc>
          <w:tcPr>
            <w:tcW w:w="2835" w:type="dxa"/>
            <w:tcBorders>
              <w:left w:val="nil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</w:p>
        </w:tc>
        <w:tc>
          <w:tcPr>
            <w:tcW w:w="1565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  <w:r w:rsidRPr="004254F4">
              <w:rPr>
                <w:color w:val="000000"/>
              </w:rPr>
              <w:t>Todos los días</w:t>
            </w: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  <w:r w:rsidRPr="004254F4">
              <w:rPr>
                <w:color w:val="000000"/>
              </w:rPr>
              <w:t>4-6 días por semana</w:t>
            </w: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  <w:r w:rsidRPr="004254F4">
              <w:rPr>
                <w:color w:val="000000"/>
              </w:rPr>
              <w:t>1-3 días por semana</w:t>
            </w:r>
          </w:p>
        </w:tc>
        <w:tc>
          <w:tcPr>
            <w:tcW w:w="1758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  <w:r w:rsidRPr="004254F4">
              <w:rPr>
                <w:color w:val="000000"/>
              </w:rPr>
              <w:t>Nunca o Casi nunca</w:t>
            </w:r>
          </w:p>
        </w:tc>
      </w:tr>
      <w:tr w:rsidR="00D27BF5" w:rsidRPr="004254F4" w:rsidTr="002907DC">
        <w:tc>
          <w:tcPr>
            <w:tcW w:w="2835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Desayuno con zumo, leche, cereales…</w:t>
            </w:r>
          </w:p>
        </w:tc>
        <w:tc>
          <w:tcPr>
            <w:tcW w:w="1565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2835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Comida caliente</w:t>
            </w:r>
          </w:p>
        </w:tc>
        <w:tc>
          <w:tcPr>
            <w:tcW w:w="1565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2835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Comida con sándwich o bocadillo</w:t>
            </w:r>
          </w:p>
        </w:tc>
        <w:tc>
          <w:tcPr>
            <w:tcW w:w="1565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2835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Merienda</w:t>
            </w:r>
          </w:p>
        </w:tc>
        <w:tc>
          <w:tcPr>
            <w:tcW w:w="1565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2835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Cena caliente</w:t>
            </w:r>
          </w:p>
        </w:tc>
        <w:tc>
          <w:tcPr>
            <w:tcW w:w="1565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2835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Cena con sándwich o bocadillo</w:t>
            </w:r>
          </w:p>
        </w:tc>
        <w:tc>
          <w:tcPr>
            <w:tcW w:w="1565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</w:tbl>
    <w:p w:rsidR="00D27BF5" w:rsidRDefault="00D27BF5" w:rsidP="00D27BF5">
      <w:pPr>
        <w:pStyle w:val="NormalWeb"/>
        <w:ind w:left="360"/>
        <w:jc w:val="both"/>
        <w:rPr>
          <w:b/>
          <w:color w:val="000000"/>
        </w:rPr>
      </w:pPr>
    </w:p>
    <w:p w:rsidR="00D27BF5" w:rsidRPr="00712AD1" w:rsidRDefault="00D27BF5" w:rsidP="00D27BF5">
      <w:pPr>
        <w:pStyle w:val="NormalWeb"/>
        <w:jc w:val="both"/>
        <w:rPr>
          <w:color w:val="000000"/>
        </w:rPr>
      </w:pPr>
      <w:r w:rsidRPr="00712AD1">
        <w:rPr>
          <w:color w:val="000000"/>
        </w:rPr>
        <w:t>Durante una semana normal, ¿con qué frecuencia tomas los siguientes alimentos? (Por favor, marca una vez por cada línea)</w:t>
      </w:r>
    </w:p>
    <w:tbl>
      <w:tblPr>
        <w:tblW w:w="9356" w:type="dxa"/>
        <w:tblInd w:w="-459" w:type="dxa"/>
        <w:tblBorders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827"/>
        <w:gridCol w:w="1573"/>
        <w:gridCol w:w="1599"/>
        <w:gridCol w:w="1599"/>
        <w:gridCol w:w="1758"/>
      </w:tblGrid>
      <w:tr w:rsidR="00D27BF5" w:rsidRPr="004254F4" w:rsidTr="002907DC">
        <w:tc>
          <w:tcPr>
            <w:tcW w:w="2827" w:type="dxa"/>
            <w:tcBorders>
              <w:left w:val="nil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</w:p>
        </w:tc>
        <w:tc>
          <w:tcPr>
            <w:tcW w:w="1573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  <w:r w:rsidRPr="004254F4">
              <w:rPr>
                <w:color w:val="000000"/>
              </w:rPr>
              <w:t>Todos los días</w:t>
            </w: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  <w:r w:rsidRPr="004254F4">
              <w:rPr>
                <w:color w:val="000000"/>
              </w:rPr>
              <w:t>4-6 días por semana</w:t>
            </w: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  <w:r w:rsidRPr="004254F4">
              <w:rPr>
                <w:color w:val="000000"/>
              </w:rPr>
              <w:t>1-3 días por semana</w:t>
            </w:r>
          </w:p>
        </w:tc>
        <w:tc>
          <w:tcPr>
            <w:tcW w:w="1758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  <w:r w:rsidRPr="004254F4">
              <w:rPr>
                <w:color w:val="000000"/>
              </w:rPr>
              <w:t>Nunca o Casi nunca</w:t>
            </w:r>
          </w:p>
        </w:tc>
      </w:tr>
      <w:tr w:rsidR="00D27BF5" w:rsidRPr="004254F4" w:rsidTr="002907DC">
        <w:tc>
          <w:tcPr>
            <w:tcW w:w="2827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  <w:r w:rsidRPr="004254F4">
              <w:rPr>
                <w:color w:val="000000"/>
              </w:rPr>
              <w:t>Leche</w:t>
            </w:r>
          </w:p>
        </w:tc>
        <w:tc>
          <w:tcPr>
            <w:tcW w:w="1573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2827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Legumbres (garbanzos, lentejas…)</w:t>
            </w:r>
          </w:p>
        </w:tc>
        <w:tc>
          <w:tcPr>
            <w:tcW w:w="1573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2827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Refrescos u otras bebidas que contienen azúcar</w:t>
            </w:r>
          </w:p>
        </w:tc>
        <w:tc>
          <w:tcPr>
            <w:tcW w:w="1573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2827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Dulces y bollería (chocolate, caramelos…)</w:t>
            </w:r>
          </w:p>
        </w:tc>
        <w:tc>
          <w:tcPr>
            <w:tcW w:w="1573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2827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>
              <w:rPr>
                <w:color w:val="000000"/>
              </w:rPr>
              <w:t xml:space="preserve">Verduras, </w:t>
            </w:r>
            <w:r w:rsidRPr="004254F4">
              <w:rPr>
                <w:color w:val="000000"/>
              </w:rPr>
              <w:t>hortalizas (zanahoria…)</w:t>
            </w:r>
            <w:r>
              <w:rPr>
                <w:color w:val="000000"/>
              </w:rPr>
              <w:t xml:space="preserve"> y frutas</w:t>
            </w:r>
          </w:p>
        </w:tc>
        <w:tc>
          <w:tcPr>
            <w:tcW w:w="1573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Patatas</w:t>
            </w:r>
          </w:p>
        </w:tc>
        <w:tc>
          <w:tcPr>
            <w:tcW w:w="1573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Frutos secos</w:t>
            </w:r>
          </w:p>
        </w:tc>
        <w:tc>
          <w:tcPr>
            <w:tcW w:w="1573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Hamburguesas o salchichas</w:t>
            </w:r>
          </w:p>
        </w:tc>
        <w:tc>
          <w:tcPr>
            <w:tcW w:w="1573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rPr>
          <w:trHeight w:val="82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Arroz</w:t>
            </w:r>
          </w:p>
        </w:tc>
        <w:tc>
          <w:tcPr>
            <w:tcW w:w="1573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rPr>
          <w:trHeight w:val="82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Pasta: macarrones, fideos…</w:t>
            </w:r>
          </w:p>
        </w:tc>
        <w:tc>
          <w:tcPr>
            <w:tcW w:w="1573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rPr>
          <w:trHeight w:val="82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Carne (ternera, cerdo…)</w:t>
            </w:r>
          </w:p>
        </w:tc>
        <w:tc>
          <w:tcPr>
            <w:tcW w:w="1573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rPr>
          <w:trHeight w:val="82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Aves (pollo, pavo…)</w:t>
            </w:r>
          </w:p>
        </w:tc>
        <w:tc>
          <w:tcPr>
            <w:tcW w:w="1573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rPr>
          <w:trHeight w:val="82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Pescado</w:t>
            </w:r>
          </w:p>
        </w:tc>
        <w:tc>
          <w:tcPr>
            <w:tcW w:w="1573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rPr>
          <w:trHeight w:val="82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Huevos</w:t>
            </w:r>
          </w:p>
        </w:tc>
        <w:tc>
          <w:tcPr>
            <w:tcW w:w="1573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rPr>
          <w:trHeight w:val="82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Embutido</w:t>
            </w:r>
          </w:p>
        </w:tc>
        <w:tc>
          <w:tcPr>
            <w:tcW w:w="1573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rPr>
          <w:trHeight w:val="82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Pan blanco</w:t>
            </w:r>
          </w:p>
        </w:tc>
        <w:tc>
          <w:tcPr>
            <w:tcW w:w="1573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rPr>
          <w:trHeight w:val="82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Productos integrales (pan, cereales…)</w:t>
            </w:r>
          </w:p>
        </w:tc>
        <w:tc>
          <w:tcPr>
            <w:tcW w:w="1573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rPr>
          <w:trHeight w:val="82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Derivados lácteos (yogurt, queso…)</w:t>
            </w:r>
          </w:p>
        </w:tc>
        <w:tc>
          <w:tcPr>
            <w:tcW w:w="1573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599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758" w:type="dxa"/>
            <w:tcBorders>
              <w:top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</w:tbl>
    <w:p w:rsidR="00D27BF5" w:rsidRPr="00712AD1" w:rsidRDefault="00D27BF5" w:rsidP="00D27BF5">
      <w:pPr>
        <w:pStyle w:val="NormalWeb"/>
        <w:jc w:val="both"/>
        <w:rPr>
          <w:color w:val="000000"/>
        </w:rPr>
      </w:pPr>
      <w:r w:rsidRPr="00712AD1">
        <w:rPr>
          <w:noProof/>
          <w:lang w:val="en-US" w:eastAsia="en-US"/>
        </w:rPr>
        <w:lastRenderedPageBreak/>
        <mc:AlternateContent>
          <mc:Choice Requires="wps">
            <w:drawing>
              <wp:anchor distT="0" distB="0" distL="114300" distR="114300" simplePos="0" relativeHeight="251669504" behindDoc="0" locked="0" layoutInCell="1" allowOverlap="1">
                <wp:simplePos x="0" y="0"/>
                <wp:positionH relativeFrom="column">
                  <wp:posOffset>217170</wp:posOffset>
                </wp:positionH>
                <wp:positionV relativeFrom="paragraph">
                  <wp:posOffset>514350</wp:posOffset>
                </wp:positionV>
                <wp:extent cx="137795" cy="127635"/>
                <wp:effectExtent l="11430" t="13970" r="12700" b="10795"/>
                <wp:wrapNone/>
                <wp:docPr id="42" name="Rectangle 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A0E9753" id="Rectangle 42" o:spid="_x0000_s1026" style="position:absolute;margin-left:17.1pt;margin-top:40.5pt;width:10.85pt;height:10.0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"/>
            </w:pict>
          </mc:Fallback>
        </mc:AlternateContent>
      </w:r>
      <w:r w:rsidRPr="00712AD1">
        <w:rPr>
          <w:color w:val="000000"/>
        </w:rPr>
        <w:t>En este momento, ¿estás siguiendo alguna dieta o haciendo alguna otra cosa para perder peso?</w:t>
      </w:r>
    </w:p>
    <w:p w:rsidR="00D27BF5" w:rsidRPr="00712AD1" w:rsidRDefault="00D27BF5" w:rsidP="00D27BF5">
      <w:pPr>
        <w:pStyle w:val="NoSpacing"/>
        <w:ind w:left="360" w:firstLine="34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sz w:val="24"/>
        </w:rPr>
        <w:t>No, considero que mi peso es correcto.</w:t>
      </w:r>
    </w:p>
    <w:p w:rsidR="00D27BF5" w:rsidRPr="00712AD1" w:rsidRDefault="00D27BF5" w:rsidP="00D27BF5">
      <w:pPr>
        <w:pStyle w:val="NoSpacing"/>
        <w:ind w:left="360" w:firstLine="34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>
                <wp:simplePos x="0" y="0"/>
                <wp:positionH relativeFrom="column">
                  <wp:posOffset>217170</wp:posOffset>
                </wp:positionH>
                <wp:positionV relativeFrom="paragraph">
                  <wp:posOffset>16510</wp:posOffset>
                </wp:positionV>
                <wp:extent cx="137795" cy="127635"/>
                <wp:effectExtent l="11430" t="10160" r="12700" b="5080"/>
                <wp:wrapNone/>
                <wp:docPr id="41" name="Rectangle 4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A2F6B22" id="Rectangle 41" o:spid="_x0000_s1026" style="position:absolute;margin-left:17.1pt;margin-top:1.3pt;width:10.85pt;height:10.0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>No, pero debería perder algo de peso.</w:t>
      </w:r>
    </w:p>
    <w:p w:rsidR="00D27BF5" w:rsidRPr="00712AD1" w:rsidRDefault="00D27BF5" w:rsidP="00D27BF5">
      <w:pPr>
        <w:pStyle w:val="NoSpacing"/>
        <w:ind w:left="360" w:firstLine="34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>
                <wp:simplePos x="0" y="0"/>
                <wp:positionH relativeFrom="column">
                  <wp:posOffset>217170</wp:posOffset>
                </wp:positionH>
                <wp:positionV relativeFrom="paragraph">
                  <wp:posOffset>28575</wp:posOffset>
                </wp:positionV>
                <wp:extent cx="137795" cy="127635"/>
                <wp:effectExtent l="11430" t="6985" r="12700" b="8255"/>
                <wp:wrapNone/>
                <wp:docPr id="40" name="Rectangle 4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C6732AD" id="Rectangle 40" o:spid="_x0000_s1026" style="position:absolute;margin-left:17.1pt;margin-top:2.25pt;width:10.85pt;height:10.0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>No, porque necesito ganar peso.</w:t>
      </w:r>
    </w:p>
    <w:p w:rsidR="00D27BF5" w:rsidRPr="00712AD1" w:rsidRDefault="00D27BF5" w:rsidP="00D27BF5">
      <w:pPr>
        <w:pStyle w:val="NoSpacing"/>
        <w:ind w:left="360" w:firstLine="34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>
                <wp:simplePos x="0" y="0"/>
                <wp:positionH relativeFrom="column">
                  <wp:posOffset>217170</wp:posOffset>
                </wp:positionH>
                <wp:positionV relativeFrom="paragraph">
                  <wp:posOffset>34290</wp:posOffset>
                </wp:positionV>
                <wp:extent cx="137795" cy="127635"/>
                <wp:effectExtent l="11430" t="6985" r="12700" b="8255"/>
                <wp:wrapNone/>
                <wp:docPr id="39" name="Rectangle 3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BDF3623" id="Rectangle 39" o:spid="_x0000_s1026" style="position:absolute;margin-left:17.1pt;margin-top:2.7pt;width:10.85pt;height:10.0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>Sí.</w:t>
      </w:r>
    </w:p>
    <w:p w:rsidR="00D27BF5" w:rsidRPr="00712AD1" w:rsidRDefault="00D27BF5" w:rsidP="00D27BF5">
      <w:pPr>
        <w:pStyle w:val="NormalWeb"/>
        <w:jc w:val="both"/>
        <w:rPr>
          <w:color w:val="000000"/>
        </w:rPr>
      </w:pPr>
      <w:r w:rsidRPr="00712AD1">
        <w:rPr>
          <w:color w:val="000000"/>
        </w:rPr>
        <w:t>En caso de que estés siguiendo una dieta, ¿quién te la proporcionó? (Puedes escoger más de una respuesta)</w:t>
      </w:r>
    </w:p>
    <w:p w:rsidR="00D27BF5" w:rsidRPr="007C0805" w:rsidRDefault="00D27BF5" w:rsidP="00D27BF5">
      <w:pPr>
        <w:pStyle w:val="NoSpacing"/>
        <w:ind w:left="360" w:firstLine="34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>
                <wp:simplePos x="0" y="0"/>
                <wp:positionH relativeFrom="column">
                  <wp:posOffset>231775</wp:posOffset>
                </wp:positionH>
                <wp:positionV relativeFrom="paragraph">
                  <wp:posOffset>17780</wp:posOffset>
                </wp:positionV>
                <wp:extent cx="137795" cy="127635"/>
                <wp:effectExtent l="6985" t="5080" r="7620" b="10160"/>
                <wp:wrapNone/>
                <wp:docPr id="38" name="Rectangle 3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585B10E" id="Rectangle 38" o:spid="_x0000_s1026" style="position:absolute;margin-left:18.25pt;margin-top:1.4pt;width:10.85pt;height:10.0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"/>
            </w:pict>
          </mc:Fallback>
        </mc:AlternateContent>
      </w:r>
      <w:r w:rsidRPr="007C0805">
        <w:rPr>
          <w:rFonts w:ascii="Times New Roman" w:hAnsi="Times New Roman"/>
          <w:sz w:val="24"/>
        </w:rPr>
        <w:t>Un médico o dietista.</w:t>
      </w:r>
    </w:p>
    <w:p w:rsidR="00D27BF5" w:rsidRPr="007C0805" w:rsidRDefault="00D27BF5" w:rsidP="00D27BF5">
      <w:pPr>
        <w:pStyle w:val="NoSpacing"/>
        <w:ind w:left="360" w:firstLine="34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>
                <wp:simplePos x="0" y="0"/>
                <wp:positionH relativeFrom="column">
                  <wp:posOffset>231775</wp:posOffset>
                </wp:positionH>
                <wp:positionV relativeFrom="paragraph">
                  <wp:posOffset>30480</wp:posOffset>
                </wp:positionV>
                <wp:extent cx="137795" cy="127635"/>
                <wp:effectExtent l="6985" t="12065" r="7620" b="12700"/>
                <wp:wrapNone/>
                <wp:docPr id="37" name="Rectangle 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D9F696C" id="Rectangle 37" o:spid="_x0000_s1026" style="position:absolute;margin-left:18.25pt;margin-top:2.4pt;width:10.85pt;height:10.05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"/>
            </w:pict>
          </mc:Fallback>
        </mc:AlternateContent>
      </w:r>
      <w:r w:rsidRPr="007C0805">
        <w:rPr>
          <w:rFonts w:ascii="Times New Roman" w:hAnsi="Times New Roman"/>
          <w:sz w:val="24"/>
        </w:rPr>
        <w:t>Un amigo.</w:t>
      </w:r>
    </w:p>
    <w:p w:rsidR="00D27BF5" w:rsidRPr="007C0805" w:rsidRDefault="00D27BF5" w:rsidP="00D27BF5">
      <w:pPr>
        <w:pStyle w:val="NoSpacing"/>
        <w:ind w:left="360" w:firstLine="34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>
                <wp:simplePos x="0" y="0"/>
                <wp:positionH relativeFrom="column">
                  <wp:posOffset>231775</wp:posOffset>
                </wp:positionH>
                <wp:positionV relativeFrom="paragraph">
                  <wp:posOffset>50165</wp:posOffset>
                </wp:positionV>
                <wp:extent cx="137795" cy="127635"/>
                <wp:effectExtent l="6985" t="6985" r="7620" b="8255"/>
                <wp:wrapNone/>
                <wp:docPr id="36" name="Rectangle 3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935F26B" id="Rectangle 36" o:spid="_x0000_s1026" style="position:absolute;margin-left:18.25pt;margin-top:3.95pt;width:10.85pt;height:10.05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"/>
            </w:pict>
          </mc:Fallback>
        </mc:AlternateContent>
      </w:r>
      <w:r w:rsidRPr="007C0805">
        <w:rPr>
          <w:rFonts w:ascii="Times New Roman" w:hAnsi="Times New Roman"/>
          <w:sz w:val="24"/>
        </w:rPr>
        <w:t>Un familiar.</w:t>
      </w:r>
    </w:p>
    <w:p w:rsidR="00D27BF5" w:rsidRPr="007C0805" w:rsidRDefault="00D27BF5" w:rsidP="00D27BF5">
      <w:pPr>
        <w:pStyle w:val="NoSpacing"/>
        <w:ind w:left="360" w:firstLine="34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>
                <wp:simplePos x="0" y="0"/>
                <wp:positionH relativeFrom="column">
                  <wp:posOffset>231775</wp:posOffset>
                </wp:positionH>
                <wp:positionV relativeFrom="paragraph">
                  <wp:posOffset>73025</wp:posOffset>
                </wp:positionV>
                <wp:extent cx="137795" cy="127635"/>
                <wp:effectExtent l="6985" t="5080" r="7620" b="10160"/>
                <wp:wrapNone/>
                <wp:docPr id="35" name="Rectangle 3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823C5E0" id="Rectangle 35" o:spid="_x0000_s1026" style="position:absolute;margin-left:18.25pt;margin-top:5.75pt;width:10.85pt;height:10.05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"/>
            </w:pict>
          </mc:Fallback>
        </mc:AlternateContent>
      </w:r>
      <w:r w:rsidRPr="007C0805">
        <w:rPr>
          <w:rFonts w:ascii="Times New Roman" w:hAnsi="Times New Roman"/>
          <w:sz w:val="24"/>
        </w:rPr>
        <w:t xml:space="preserve">La leí en un revista / internet. </w:t>
      </w:r>
    </w:p>
    <w:p w:rsidR="00D27BF5" w:rsidRDefault="00D27BF5" w:rsidP="00D27BF5">
      <w:pPr>
        <w:pStyle w:val="NormalWeb"/>
        <w:ind w:left="360"/>
        <w:jc w:val="both"/>
        <w:rPr>
          <w:b/>
          <w:color w:val="000000"/>
        </w:rPr>
      </w:pPr>
    </w:p>
    <w:p w:rsidR="00D27BF5" w:rsidRPr="00712AD1" w:rsidRDefault="00D27BF5" w:rsidP="00D27BF5">
      <w:pPr>
        <w:pStyle w:val="NormalWeb"/>
        <w:numPr>
          <w:ilvl w:val="0"/>
          <w:numId w:val="1"/>
        </w:numPr>
        <w:jc w:val="both"/>
        <w:rPr>
          <w:color w:val="000000"/>
        </w:rPr>
      </w:pPr>
      <w:r w:rsidRPr="00712AD1">
        <w:rPr>
          <w:color w:val="000000"/>
        </w:rPr>
        <w:t>ACTIVIDAD Y EJERCICIO FÍSICO</w:t>
      </w:r>
    </w:p>
    <w:p w:rsidR="00D27BF5" w:rsidRPr="00712AD1" w:rsidRDefault="00D27BF5" w:rsidP="00D27BF5">
      <w:pPr>
        <w:pStyle w:val="NormalWeb"/>
        <w:jc w:val="both"/>
        <w:rPr>
          <w:color w:val="000000"/>
        </w:rPr>
      </w:pPr>
      <w:r w:rsidRPr="00712AD1">
        <w:rPr>
          <w:color w:val="000000"/>
        </w:rPr>
        <w:t>Durante una semana normal, ¿cuántas veces participas en deportes o realizas actividades físicas?</w:t>
      </w:r>
    </w:p>
    <w:p w:rsidR="00D27BF5" w:rsidRPr="00712AD1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2540</wp:posOffset>
                </wp:positionV>
                <wp:extent cx="137795" cy="127635"/>
                <wp:effectExtent l="12065" t="7620" r="12065" b="7620"/>
                <wp:wrapNone/>
                <wp:docPr id="34" name="Rectangle 3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231EC26" id="Rectangle 34" o:spid="_x0000_s1026" style="position:absolute;margin-left:19.4pt;margin-top:.2pt;width:10.85pt;height:10.05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>Nunca.</w:t>
      </w:r>
    </w:p>
    <w:p w:rsidR="00D27BF5" w:rsidRPr="00712AD1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8255</wp:posOffset>
                </wp:positionV>
                <wp:extent cx="137795" cy="127635"/>
                <wp:effectExtent l="12065" t="7620" r="12065" b="7620"/>
                <wp:wrapNone/>
                <wp:docPr id="33" name="Rectangle 3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62A8AB0" id="Rectangle 33" o:spid="_x0000_s1026" style="position:absolute;margin-left:19.4pt;margin-top:.65pt;width:10.85pt;height:10.05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>Menos de 1 vez a la semana.</w:t>
      </w:r>
    </w:p>
    <w:p w:rsidR="00D27BF5" w:rsidRPr="00712AD1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24130</wp:posOffset>
                </wp:positionV>
                <wp:extent cx="137795" cy="127635"/>
                <wp:effectExtent l="12065" t="8255" r="12065" b="6985"/>
                <wp:wrapNone/>
                <wp:docPr id="32" name="Rectangle 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127E380" id="Rectangle 32" o:spid="_x0000_s1026" style="position:absolute;margin-left:19.4pt;margin-top:1.9pt;width:10.85pt;height:10.0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>1 vez por semana.</w:t>
      </w:r>
    </w:p>
    <w:p w:rsidR="00D27BF5" w:rsidRPr="00712AD1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29845</wp:posOffset>
                </wp:positionV>
                <wp:extent cx="137795" cy="127635"/>
                <wp:effectExtent l="12065" t="8255" r="12065" b="6985"/>
                <wp:wrapNone/>
                <wp:docPr id="31" name="Rectangle 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8F7FB47" id="Rectangle 31" o:spid="_x0000_s1026" style="position:absolute;margin-left:19.4pt;margin-top:2.35pt;width:10.85pt;height:10.05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>2-3 veces por semana.</w:t>
      </w:r>
    </w:p>
    <w:p w:rsidR="00D27BF5" w:rsidRPr="00712AD1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38735</wp:posOffset>
                </wp:positionV>
                <wp:extent cx="137795" cy="127635"/>
                <wp:effectExtent l="12065" t="11430" r="12065" b="13335"/>
                <wp:wrapNone/>
                <wp:docPr id="30" name="Rectangle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2DF9A7B" id="Rectangle 30" o:spid="_x0000_s1026" style="position:absolute;margin-left:19.4pt;margin-top:3.05pt;width:10.85pt;height:10.05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>4-5 veces por semana.</w:t>
      </w:r>
    </w:p>
    <w:p w:rsidR="00D27BF5" w:rsidRPr="00712AD1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51435</wp:posOffset>
                </wp:positionV>
                <wp:extent cx="137795" cy="127635"/>
                <wp:effectExtent l="12065" t="8890" r="12065" b="6350"/>
                <wp:wrapNone/>
                <wp:docPr id="29" name="Rectangle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7308033" id="Rectangle 29" o:spid="_x0000_s1026" style="position:absolute;margin-left:19.4pt;margin-top:4.05pt;width:10.85pt;height:10.05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 xml:space="preserve">6-7 veces por semana. </w:t>
      </w:r>
    </w:p>
    <w:p w:rsidR="00D27BF5" w:rsidRPr="00712AD1" w:rsidRDefault="00D27BF5" w:rsidP="00D27BF5">
      <w:pPr>
        <w:pStyle w:val="NormalWeb"/>
        <w:jc w:val="both"/>
        <w:rPr>
          <w:color w:val="000000"/>
        </w:rPr>
      </w:pPr>
      <w:r w:rsidRPr="00712AD1">
        <w:rPr>
          <w:color w:val="000000"/>
        </w:rPr>
        <w:t>En caso de que realices deportes o actividad física, ¿cuál es la duración de cada sesión?</w:t>
      </w:r>
    </w:p>
    <w:p w:rsidR="00D27BF5" w:rsidRPr="00FB7C19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3810</wp:posOffset>
                </wp:positionV>
                <wp:extent cx="137795" cy="127635"/>
                <wp:effectExtent l="12065" t="9525" r="12065" b="5715"/>
                <wp:wrapNone/>
                <wp:docPr id="28" name="Rectangl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404BA14" id="Rectangle 28" o:spid="_x0000_s1026" style="position:absolute;margin-left:19.4pt;margin-top:.3pt;width:10.85pt;height:10.0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"/>
            </w:pict>
          </mc:Fallback>
        </mc:AlternateContent>
      </w:r>
      <w:r w:rsidRPr="00FB7C19">
        <w:rPr>
          <w:rFonts w:ascii="Times New Roman" w:hAnsi="Times New Roman"/>
          <w:sz w:val="24"/>
        </w:rPr>
        <w:t>Menos de 5 minutos.</w:t>
      </w:r>
    </w:p>
    <w:p w:rsidR="00D27BF5" w:rsidRPr="00FB7C19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19685</wp:posOffset>
                </wp:positionV>
                <wp:extent cx="137795" cy="127635"/>
                <wp:effectExtent l="12065" t="10160" r="12065" b="5080"/>
                <wp:wrapNone/>
                <wp:docPr id="27" name="Rectangle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53F9593" id="Rectangle 27" o:spid="_x0000_s1026" style="position:absolute;margin-left:19.4pt;margin-top:1.55pt;width:10.85pt;height:10.0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"/>
            </w:pict>
          </mc:Fallback>
        </mc:AlternateContent>
      </w:r>
      <w:r w:rsidRPr="00FB7C19">
        <w:rPr>
          <w:rFonts w:ascii="Times New Roman" w:hAnsi="Times New Roman"/>
          <w:sz w:val="24"/>
        </w:rPr>
        <w:t>6-15 minutos.</w:t>
      </w:r>
    </w:p>
    <w:p w:rsidR="00D27BF5" w:rsidRPr="00FB7C19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35560</wp:posOffset>
                </wp:positionV>
                <wp:extent cx="137795" cy="127635"/>
                <wp:effectExtent l="12065" t="10795" r="12065" b="13970"/>
                <wp:wrapNone/>
                <wp:docPr id="26" name="Rectangle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DA03FBF" id="Rectangle 26" o:spid="_x0000_s1026" style="position:absolute;margin-left:19.4pt;margin-top:2.8pt;width:10.85pt;height:10.05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"/>
            </w:pict>
          </mc:Fallback>
        </mc:AlternateContent>
      </w:r>
      <w:r w:rsidRPr="00FB7C19">
        <w:rPr>
          <w:rFonts w:ascii="Times New Roman" w:hAnsi="Times New Roman"/>
          <w:sz w:val="24"/>
        </w:rPr>
        <w:t>16-25 minutos.</w:t>
      </w:r>
    </w:p>
    <w:p w:rsidR="00D27BF5" w:rsidRPr="00FB7C19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41275</wp:posOffset>
                </wp:positionV>
                <wp:extent cx="137795" cy="127635"/>
                <wp:effectExtent l="12065" t="10795" r="12065" b="13970"/>
                <wp:wrapNone/>
                <wp:docPr id="25" name="Rectangle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03B5C76" id="Rectangle 25" o:spid="_x0000_s1026" style="position:absolute;margin-left:19.4pt;margin-top:3.25pt;width:10.85pt;height:10.05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"/>
            </w:pict>
          </mc:Fallback>
        </mc:AlternateContent>
      </w:r>
      <w:r w:rsidRPr="00FB7C19">
        <w:rPr>
          <w:rFonts w:ascii="Times New Roman" w:hAnsi="Times New Roman"/>
          <w:sz w:val="24"/>
        </w:rPr>
        <w:t>26-35 minutos.</w:t>
      </w:r>
    </w:p>
    <w:p w:rsidR="00D27BF5" w:rsidRPr="00FB7C19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57785</wp:posOffset>
                </wp:positionV>
                <wp:extent cx="137795" cy="127635"/>
                <wp:effectExtent l="12065" t="12065" r="12065" b="12700"/>
                <wp:wrapNone/>
                <wp:docPr id="24" name="Rectangle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D9E786D" id="Rectangle 24" o:spid="_x0000_s1026" style="position:absolute;margin-left:19.4pt;margin-top:4.55pt;width:10.85pt;height:10.05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"/>
            </w:pict>
          </mc:Fallback>
        </mc:AlternateContent>
      </w:r>
      <w:r w:rsidRPr="00FB7C19">
        <w:rPr>
          <w:rFonts w:ascii="Times New Roman" w:hAnsi="Times New Roman"/>
          <w:sz w:val="24"/>
        </w:rPr>
        <w:t>36-45 minutos.</w:t>
      </w:r>
    </w:p>
    <w:p w:rsidR="00D27BF5" w:rsidRPr="00FB7C19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73660</wp:posOffset>
                </wp:positionV>
                <wp:extent cx="137795" cy="127635"/>
                <wp:effectExtent l="12065" t="12700" r="12065" b="12065"/>
                <wp:wrapNone/>
                <wp:docPr id="23" name="Rectangle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011A1FD" id="Rectangle 23" o:spid="_x0000_s1026" style="position:absolute;margin-left:19.4pt;margin-top:5.8pt;width:10.85pt;height:10.05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"/>
            </w:pict>
          </mc:Fallback>
        </mc:AlternateContent>
      </w:r>
      <w:r w:rsidRPr="00FB7C19">
        <w:rPr>
          <w:rFonts w:ascii="Times New Roman" w:hAnsi="Times New Roman"/>
          <w:sz w:val="24"/>
        </w:rPr>
        <w:t xml:space="preserve">Más de 45 minutos. </w:t>
      </w:r>
    </w:p>
    <w:p w:rsidR="00D27BF5" w:rsidRPr="00712AD1" w:rsidRDefault="00D27BF5" w:rsidP="00D27BF5">
      <w:pPr>
        <w:pStyle w:val="NormalWeb"/>
        <w:jc w:val="both"/>
        <w:rPr>
          <w:color w:val="000000"/>
        </w:rPr>
      </w:pPr>
      <w:r w:rsidRPr="00712AD1">
        <w:rPr>
          <w:color w:val="000000"/>
        </w:rPr>
        <w:t>¿En qué deportes y/o actividad física participas? (Puedes señalar más de una casilla)</w:t>
      </w:r>
    </w:p>
    <w:p w:rsidR="00D27BF5" w:rsidRPr="00400DDF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10795</wp:posOffset>
                </wp:positionV>
                <wp:extent cx="137795" cy="127635"/>
                <wp:effectExtent l="12065" t="8255" r="12065" b="6985"/>
                <wp:wrapNone/>
                <wp:docPr id="22" name="Rectangle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38F7220" id="Rectangle 22" o:spid="_x0000_s1026" style="position:absolute;margin-left:19.4pt;margin-top:.85pt;width:10.85pt;height:10.05pt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"/>
            </w:pict>
          </mc:Fallback>
        </mc:AlternateContent>
      </w:r>
      <w:r w:rsidRPr="00400DDF">
        <w:rPr>
          <w:rFonts w:ascii="Times New Roman" w:hAnsi="Times New Roman"/>
          <w:sz w:val="24"/>
        </w:rPr>
        <w:t>Caminar.</w:t>
      </w:r>
    </w:p>
    <w:p w:rsidR="00D27BF5" w:rsidRPr="00400DDF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27305</wp:posOffset>
                </wp:positionV>
                <wp:extent cx="137795" cy="127635"/>
                <wp:effectExtent l="12065" t="9525" r="12065" b="5715"/>
                <wp:wrapNone/>
                <wp:docPr id="21" name="Rectangle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57CF0F7" id="Rectangle 21" o:spid="_x0000_s1026" style="position:absolute;margin-left:19.4pt;margin-top:2.15pt;width:10.85pt;height:10.05pt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"/>
            </w:pict>
          </mc:Fallback>
        </mc:AlternateContent>
      </w:r>
      <w:r w:rsidRPr="00400DDF">
        <w:rPr>
          <w:rFonts w:ascii="Times New Roman" w:hAnsi="Times New Roman"/>
          <w:sz w:val="24"/>
        </w:rPr>
        <w:t>Correr.</w:t>
      </w:r>
    </w:p>
    <w:p w:rsidR="00D27BF5" w:rsidRPr="00400DDF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53340</wp:posOffset>
                </wp:positionV>
                <wp:extent cx="137795" cy="127635"/>
                <wp:effectExtent l="12065" t="10795" r="12065" b="13970"/>
                <wp:wrapNone/>
                <wp:docPr id="20" name="Rectangle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B344EF1" id="Rectangle 20" o:spid="_x0000_s1026" style="position:absolute;margin-left:19.4pt;margin-top:4.2pt;width:10.85pt;height:10.05pt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"/>
            </w:pict>
          </mc:Fallback>
        </mc:AlternateContent>
      </w:r>
      <w:r w:rsidRPr="00400DDF">
        <w:rPr>
          <w:rFonts w:ascii="Times New Roman" w:hAnsi="Times New Roman"/>
          <w:sz w:val="24"/>
        </w:rPr>
        <w:t>Fútbol.</w:t>
      </w:r>
    </w:p>
    <w:p w:rsidR="00D27BF5" w:rsidRPr="00400DDF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69850</wp:posOffset>
                </wp:positionV>
                <wp:extent cx="137795" cy="127635"/>
                <wp:effectExtent l="12065" t="12065" r="12065" b="12700"/>
                <wp:wrapNone/>
                <wp:docPr id="19" name="Rectangle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66737DC" id="Rectangle 19" o:spid="_x0000_s1026" style="position:absolute;margin-left:19.4pt;margin-top:5.5pt;width:10.85pt;height:10.05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"/>
            </w:pict>
          </mc:Fallback>
        </mc:AlternateContent>
      </w:r>
      <w:r w:rsidRPr="00400DDF">
        <w:rPr>
          <w:rFonts w:ascii="Times New Roman" w:hAnsi="Times New Roman"/>
          <w:sz w:val="24"/>
        </w:rPr>
        <w:t>Baloncesto.</w:t>
      </w:r>
    </w:p>
    <w:p w:rsidR="00D27BF5" w:rsidRPr="00400DDF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85725</wp:posOffset>
                </wp:positionV>
                <wp:extent cx="137795" cy="127635"/>
                <wp:effectExtent l="12065" t="12700" r="12065" b="12065"/>
                <wp:wrapNone/>
                <wp:docPr id="18" name="Rectangle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498F7A8" id="Rectangle 18" o:spid="_x0000_s1026" style="position:absolute;margin-left:19.4pt;margin-top:6.75pt;width:10.85pt;height:10.05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"/>
            </w:pict>
          </mc:Fallback>
        </mc:AlternateContent>
      </w:r>
      <w:r w:rsidRPr="00400DDF">
        <w:rPr>
          <w:rFonts w:ascii="Times New Roman" w:hAnsi="Times New Roman"/>
          <w:sz w:val="24"/>
        </w:rPr>
        <w:t>Montar en bicicleta.</w:t>
      </w:r>
    </w:p>
    <w:p w:rsidR="00D27BF5" w:rsidRPr="00400DDF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102235</wp:posOffset>
                </wp:positionV>
                <wp:extent cx="137795" cy="127635"/>
                <wp:effectExtent l="12065" t="13970" r="12065" b="10795"/>
                <wp:wrapNone/>
                <wp:docPr id="17" name="Rectangle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DE245F3" id="Rectangle 17" o:spid="_x0000_s1026" style="position:absolute;margin-left:19.4pt;margin-top:8.05pt;width:10.85pt;height:10.05pt;z-index:251695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"/>
            </w:pict>
          </mc:Fallback>
        </mc:AlternateContent>
      </w:r>
      <w:r w:rsidRPr="00400DDF">
        <w:rPr>
          <w:rFonts w:ascii="Times New Roman" w:hAnsi="Times New Roman"/>
          <w:sz w:val="24"/>
        </w:rPr>
        <w:t>Aeróbic.</w:t>
      </w:r>
    </w:p>
    <w:p w:rsidR="00D27BF5" w:rsidRPr="00400DDF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118110</wp:posOffset>
                </wp:positionV>
                <wp:extent cx="137795" cy="127635"/>
                <wp:effectExtent l="12065" t="5080" r="12065" b="10160"/>
                <wp:wrapNone/>
                <wp:docPr id="16" name="Rectangl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7063AFE" id="Rectangle 16" o:spid="_x0000_s1026" style="position:absolute;margin-left:19.4pt;margin-top:9.3pt;width:10.85pt;height:10.05pt;z-index:25169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"/>
            </w:pict>
          </mc:Fallback>
        </mc:AlternateContent>
      </w:r>
      <w:r w:rsidRPr="00400DDF">
        <w:rPr>
          <w:rFonts w:ascii="Times New Roman" w:hAnsi="Times New Roman"/>
          <w:sz w:val="24"/>
        </w:rPr>
        <w:t>Patinaje.</w:t>
      </w:r>
    </w:p>
    <w:p w:rsidR="00D27BF5" w:rsidRPr="00400DDF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131445</wp:posOffset>
                </wp:positionV>
                <wp:extent cx="137795" cy="127635"/>
                <wp:effectExtent l="12065" t="12700" r="12065" b="12065"/>
                <wp:wrapNone/>
                <wp:docPr id="15" name="Rectangle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85119B3" id="Rectangle 15" o:spid="_x0000_s1026" style="position:absolute;margin-left:19.4pt;margin-top:10.35pt;width:10.85pt;height:10.05pt;z-index:251697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"/>
            </w:pict>
          </mc:Fallback>
        </mc:AlternateContent>
      </w:r>
      <w:r w:rsidRPr="00400DDF">
        <w:rPr>
          <w:rFonts w:ascii="Times New Roman" w:hAnsi="Times New Roman"/>
          <w:sz w:val="24"/>
        </w:rPr>
        <w:t>Natación.</w:t>
      </w:r>
    </w:p>
    <w:p w:rsidR="00D27BF5" w:rsidRPr="00400DDF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98176" behindDoc="0" locked="0" layoutInCell="1" allowOverlap="1">
                <wp:simplePos x="0" y="0"/>
                <wp:positionH relativeFrom="column">
                  <wp:posOffset>260985</wp:posOffset>
                </wp:positionH>
                <wp:positionV relativeFrom="paragraph">
                  <wp:posOffset>20320</wp:posOffset>
                </wp:positionV>
                <wp:extent cx="137795" cy="127635"/>
                <wp:effectExtent l="7620" t="5715" r="6985" b="9525"/>
                <wp:wrapNone/>
                <wp:docPr id="14" name="Rectangle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0FBADEF" id="Rectangle 14" o:spid="_x0000_s1026" style="position:absolute;margin-left:20.55pt;margin-top:1.6pt;width:10.85pt;height:10.05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"/>
            </w:pict>
          </mc:Fallback>
        </mc:AlternateContent>
      </w:r>
      <w:r w:rsidRPr="00400DDF">
        <w:rPr>
          <w:rFonts w:ascii="Times New Roman" w:hAnsi="Times New Roman"/>
          <w:sz w:val="24"/>
        </w:rPr>
        <w:t>Artes marciales (judo, kárate…).</w:t>
      </w:r>
    </w:p>
    <w:p w:rsidR="00D27BF5" w:rsidRPr="00400DDF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>
                <wp:simplePos x="0" y="0"/>
                <wp:positionH relativeFrom="column">
                  <wp:posOffset>260985</wp:posOffset>
                </wp:positionH>
                <wp:positionV relativeFrom="paragraph">
                  <wp:posOffset>26035</wp:posOffset>
                </wp:positionV>
                <wp:extent cx="137795" cy="127635"/>
                <wp:effectExtent l="7620" t="5715" r="6985" b="9525"/>
                <wp:wrapNone/>
                <wp:docPr id="13" name="Rectangl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5EC6B43" id="Rectangle 13" o:spid="_x0000_s1026" style="position:absolute;margin-left:20.55pt;margin-top:2.05pt;width:10.85pt;height:10.05pt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"/>
            </w:pict>
          </mc:Fallback>
        </mc:AlternateContent>
      </w:r>
      <w:r w:rsidRPr="00400DDF">
        <w:rPr>
          <w:rFonts w:ascii="Times New Roman" w:hAnsi="Times New Roman"/>
          <w:sz w:val="24"/>
        </w:rPr>
        <w:t>Deportes de raqueta (tenis, bádminton, pádel, pin-pon…).</w:t>
      </w:r>
    </w:p>
    <w:p w:rsidR="00D27BF5" w:rsidRPr="00400DDF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>
                <wp:simplePos x="0" y="0"/>
                <wp:positionH relativeFrom="column">
                  <wp:posOffset>260985</wp:posOffset>
                </wp:positionH>
                <wp:positionV relativeFrom="paragraph">
                  <wp:posOffset>41275</wp:posOffset>
                </wp:positionV>
                <wp:extent cx="137795" cy="127635"/>
                <wp:effectExtent l="7620" t="5715" r="6985" b="9525"/>
                <wp:wrapNone/>
                <wp:docPr id="12" name="Rectangle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08EE959" id="Rectangle 12" o:spid="_x0000_s1026" style="position:absolute;margin-left:20.55pt;margin-top:3.25pt;width:10.85pt;height:10.05pt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"/>
            </w:pict>
          </mc:Fallback>
        </mc:AlternateContent>
      </w:r>
      <w:r w:rsidRPr="00400DDF">
        <w:rPr>
          <w:rFonts w:ascii="Times New Roman" w:hAnsi="Times New Roman"/>
          <w:sz w:val="24"/>
        </w:rPr>
        <w:t>Esquí.</w:t>
      </w:r>
    </w:p>
    <w:p w:rsidR="00D27BF5" w:rsidRPr="00400DDF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>
                <wp:simplePos x="0" y="0"/>
                <wp:positionH relativeFrom="column">
                  <wp:posOffset>260985</wp:posOffset>
                </wp:positionH>
                <wp:positionV relativeFrom="paragraph">
                  <wp:posOffset>63500</wp:posOffset>
                </wp:positionV>
                <wp:extent cx="137795" cy="127635"/>
                <wp:effectExtent l="7620" t="12700" r="6985" b="12065"/>
                <wp:wrapNone/>
                <wp:docPr id="11" name="Rectangl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D6B3C14" id="Rectangle 11" o:spid="_x0000_s1026" style="position:absolute;margin-left:20.55pt;margin-top:5pt;width:10.85pt;height:10.05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"/>
            </w:pict>
          </mc:Fallback>
        </mc:AlternateContent>
      </w:r>
      <w:r w:rsidRPr="00400DDF">
        <w:rPr>
          <w:rFonts w:ascii="Times New Roman" w:hAnsi="Times New Roman"/>
          <w:sz w:val="24"/>
        </w:rPr>
        <w:t>Atletismo.</w:t>
      </w:r>
    </w:p>
    <w:p w:rsidR="00D27BF5" w:rsidRDefault="00D27BF5" w:rsidP="00D27BF5">
      <w:pPr>
        <w:pStyle w:val="NormalWeb"/>
        <w:ind w:left="720"/>
        <w:jc w:val="both"/>
        <w:rPr>
          <w:b/>
          <w:color w:val="000000"/>
        </w:rPr>
      </w:pPr>
    </w:p>
    <w:p w:rsidR="00D27BF5" w:rsidRPr="00712AD1" w:rsidRDefault="00D27BF5" w:rsidP="00D27BF5">
      <w:pPr>
        <w:pStyle w:val="NormalWeb"/>
        <w:numPr>
          <w:ilvl w:val="0"/>
          <w:numId w:val="1"/>
        </w:numPr>
        <w:jc w:val="both"/>
        <w:rPr>
          <w:color w:val="000000"/>
        </w:rPr>
      </w:pPr>
      <w:r w:rsidRPr="00712AD1">
        <w:rPr>
          <w:color w:val="000000"/>
        </w:rPr>
        <w:t>SUEÑO Y DESCANSO</w:t>
      </w:r>
    </w:p>
    <w:p w:rsidR="00D27BF5" w:rsidRPr="00712AD1" w:rsidRDefault="00D27BF5" w:rsidP="00D27BF5">
      <w:pPr>
        <w:pStyle w:val="NormalWeb"/>
        <w:jc w:val="both"/>
        <w:rPr>
          <w:color w:val="000000"/>
        </w:rPr>
      </w:pPr>
      <w:r w:rsidRPr="00712AD1">
        <w:rPr>
          <w:color w:val="000000"/>
        </w:rPr>
        <w:t>¿A qué hora te levantas normalmente entre semana?</w:t>
      </w:r>
    </w:p>
    <w:p w:rsidR="00D27BF5" w:rsidRPr="00712AD1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2540</wp:posOffset>
                </wp:positionV>
                <wp:extent cx="137795" cy="127635"/>
                <wp:effectExtent l="12065" t="11430" r="12065" b="13335"/>
                <wp:wrapNone/>
                <wp:docPr id="10" name="Rectangle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18F613B" id="Rectangle 10" o:spid="_x0000_s1026" style="position:absolute;margin-left:19.4pt;margin-top:.2pt;width:10.85pt;height:10.05pt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>Antes de las 7 h. de la mañana.</w:t>
      </w:r>
    </w:p>
    <w:p w:rsidR="00D27BF5" w:rsidRPr="00712AD1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8255</wp:posOffset>
                </wp:positionV>
                <wp:extent cx="137795" cy="127635"/>
                <wp:effectExtent l="12065" t="11430" r="12065" b="13335"/>
                <wp:wrapNone/>
                <wp:docPr id="9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9924D6C" id="Rectangle 9" o:spid="_x0000_s1026" style="position:absolute;margin-left:19.4pt;margin-top:.65pt;width:10.85pt;height:10.05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>De 7 a 7:30 h. de la mañana.</w:t>
      </w:r>
    </w:p>
    <w:p w:rsidR="00D27BF5" w:rsidRPr="00712AD1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24130</wp:posOffset>
                </wp:positionV>
                <wp:extent cx="137795" cy="127635"/>
                <wp:effectExtent l="12065" t="12065" r="12065" b="12700"/>
                <wp:wrapNone/>
                <wp:docPr id="8" name="Rectangl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D9EBF81" id="Rectangle 8" o:spid="_x0000_s1026" style="position:absolute;margin-left:19.4pt;margin-top:1.9pt;width:10.85pt;height:10.05pt;z-index:25170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>De 7:30 a 8 h. de la mañana.</w:t>
      </w:r>
    </w:p>
    <w:p w:rsidR="00D27BF5" w:rsidRPr="00712AD1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29845</wp:posOffset>
                </wp:positionV>
                <wp:extent cx="137795" cy="127635"/>
                <wp:effectExtent l="12065" t="12065" r="12065" b="12700"/>
                <wp:wrapNone/>
                <wp:docPr id="7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651F231" id="Rectangle 7" o:spid="_x0000_s1026" style="position:absolute;margin-left:19.4pt;margin-top:2.35pt;width:10.85pt;height:10.05pt;z-index:25170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>De 8 a 8:30 h. de la mañana.</w:t>
      </w:r>
    </w:p>
    <w:p w:rsidR="00D27BF5" w:rsidRPr="00712AD1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38735</wp:posOffset>
                </wp:positionV>
                <wp:extent cx="137795" cy="127635"/>
                <wp:effectExtent l="12065" t="5715" r="12065" b="9525"/>
                <wp:wrapNone/>
                <wp:docPr id="6" name="Rectangl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E123E6B" id="Rectangle 6" o:spid="_x0000_s1026" style="position:absolute;margin-left:19.4pt;margin-top:3.05pt;width:10.85pt;height:10.05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>De 8:30 a 9 h. de la mañana.</w:t>
      </w:r>
    </w:p>
    <w:p w:rsidR="00D27BF5" w:rsidRPr="00712AD1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51435</wp:posOffset>
                </wp:positionV>
                <wp:extent cx="137795" cy="127635"/>
                <wp:effectExtent l="12065" t="12700" r="12065" b="12065"/>
                <wp:wrapNone/>
                <wp:docPr id="5" name="Rectangle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FE3F56A" id="Rectangle 5" o:spid="_x0000_s1026" style="position:absolute;margin-left:19.4pt;margin-top:4.05pt;width:10.85pt;height:10.05pt;z-index:251707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 xml:space="preserve">Más tarde de las 9 h. de la mañana. </w:t>
      </w:r>
    </w:p>
    <w:p w:rsidR="00D27BF5" w:rsidRPr="00712AD1" w:rsidRDefault="00D27BF5" w:rsidP="00D27BF5">
      <w:pPr>
        <w:pStyle w:val="NormalWeb"/>
        <w:jc w:val="both"/>
        <w:rPr>
          <w:color w:val="000000"/>
        </w:rPr>
      </w:pPr>
      <w:r w:rsidRPr="00712AD1">
        <w:rPr>
          <w:color w:val="000000"/>
        </w:rPr>
        <w:t>¿A qué hora te acuestas normalmente entre semana?</w:t>
      </w:r>
    </w:p>
    <w:p w:rsidR="00D27BF5" w:rsidRPr="00712AD1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2540</wp:posOffset>
                </wp:positionV>
                <wp:extent cx="137795" cy="127635"/>
                <wp:effectExtent l="12065" t="12700" r="12065" b="12065"/>
                <wp:wrapNone/>
                <wp:docPr id="4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DC5EFBC" id="Rectangle 4" o:spid="_x0000_s1026" style="position:absolute;margin-left:19.4pt;margin-top:.2pt;width:10.85pt;height:10.05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>Antes de las 11 h. de la noche.</w:t>
      </w:r>
    </w:p>
    <w:p w:rsidR="00D27BF5" w:rsidRPr="00712AD1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8255</wp:posOffset>
                </wp:positionV>
                <wp:extent cx="137795" cy="127635"/>
                <wp:effectExtent l="12065" t="12700" r="12065" b="12065"/>
                <wp:wrapNone/>
                <wp:docPr id="3" name="Rectangl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0D288D2" id="Rectangle 3" o:spid="_x0000_s1026" style="position:absolute;margin-left:19.4pt;margin-top:.65pt;width:10.85pt;height:10.05pt;z-index:251709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>De 11 a 11:30 h. de la noche.</w:t>
      </w:r>
    </w:p>
    <w:p w:rsidR="00D27BF5" w:rsidRPr="00712AD1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24130</wp:posOffset>
                </wp:positionV>
                <wp:extent cx="137795" cy="127635"/>
                <wp:effectExtent l="12065" t="13335" r="12065" b="11430"/>
                <wp:wrapNone/>
                <wp:docPr id="2" name="Rectang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BE70F47" id="Rectangle 2" o:spid="_x0000_s1026" style="position:absolute;margin-left:19.4pt;margin-top:1.9pt;width:10.85pt;height:10.05pt;z-index:251710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"/>
            </w:pict>
          </mc:Fallback>
        </mc:AlternateContent>
      </w:r>
      <w:r w:rsidRPr="00712AD1">
        <w:rPr>
          <w:rFonts w:ascii="Times New Roman" w:hAnsi="Times New Roman"/>
          <w:sz w:val="24"/>
        </w:rPr>
        <w:t>De 11:30 a 12 h. de la noche.</w:t>
      </w:r>
    </w:p>
    <w:p w:rsidR="00D27BF5" w:rsidRPr="00712AD1" w:rsidRDefault="00D27BF5" w:rsidP="00D27BF5">
      <w:pPr>
        <w:pStyle w:val="NoSpacing"/>
        <w:ind w:left="708"/>
        <w:rPr>
          <w:rFonts w:ascii="Times New Roman" w:hAnsi="Times New Roman"/>
          <w:sz w:val="24"/>
        </w:rPr>
      </w:pPr>
      <w:r w:rsidRPr="00712AD1">
        <w:rPr>
          <w:rFonts w:ascii="Times New Roman" w:hAnsi="Times New Roman"/>
          <w:noProof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711488" behindDoc="0" locked="0" layoutInCell="1" allowOverlap="1">
                <wp:simplePos x="0" y="0"/>
                <wp:positionH relativeFrom="column">
                  <wp:posOffset>246380</wp:posOffset>
                </wp:positionH>
                <wp:positionV relativeFrom="paragraph">
                  <wp:posOffset>29845</wp:posOffset>
                </wp:positionV>
                <wp:extent cx="137795" cy="127635"/>
                <wp:effectExtent l="12065" t="13335" r="12065" b="11430"/>
                <wp:wrapNone/>
                <wp:docPr id="1" name="Rectangle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795" cy="127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3BDC7A0" id="Rectangle 1" o:spid="_x0000_s1026" style="position:absolute;margin-left:19.4pt;margin-top:2.35pt;width:10.85pt;height:10.05pt;z-index:251711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"/>
            </w:pict>
          </mc:Fallback>
        </mc:AlternateContent>
      </w:r>
      <w:r w:rsidRPr="00712AD1">
        <w:rPr>
          <w:rFonts w:ascii="Times New Roman" w:hAnsi="Times New Roman"/>
          <w:noProof/>
          <w:sz w:val="24"/>
          <w:lang w:eastAsia="es-ES"/>
        </w:rPr>
        <w:t>Más tarde de las 12</w:t>
      </w:r>
      <w:r w:rsidRPr="00712AD1">
        <w:rPr>
          <w:rFonts w:ascii="Times New Roman" w:hAnsi="Times New Roman"/>
          <w:sz w:val="24"/>
        </w:rPr>
        <w:t xml:space="preserve"> h. de la noche.</w:t>
      </w:r>
    </w:p>
    <w:p w:rsidR="00D27BF5" w:rsidRPr="00712AD1" w:rsidRDefault="00D27BF5" w:rsidP="00D27BF5">
      <w:pPr>
        <w:pStyle w:val="NormalWeb"/>
        <w:jc w:val="both"/>
        <w:rPr>
          <w:color w:val="000000"/>
        </w:rPr>
      </w:pPr>
      <w:r w:rsidRPr="00712AD1">
        <w:rPr>
          <w:color w:val="000000"/>
        </w:rPr>
        <w:t>Responde a las siguientes preguntas: (Por favor, marca una vez por cada línea.)</w:t>
      </w:r>
    </w:p>
    <w:tbl>
      <w:tblPr>
        <w:tblW w:w="0" w:type="auto"/>
        <w:tblInd w:w="-601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6339"/>
        <w:gridCol w:w="836"/>
        <w:gridCol w:w="838"/>
        <w:gridCol w:w="1087"/>
      </w:tblGrid>
      <w:tr w:rsidR="00D27BF5" w:rsidRPr="004254F4" w:rsidTr="002907DC">
        <w:tc>
          <w:tcPr>
            <w:tcW w:w="6521" w:type="dxa"/>
            <w:tcBorders>
              <w:top w:val="nil"/>
              <w:left w:val="nil"/>
              <w:bottom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851" w:type="dxa"/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  <w:r w:rsidRPr="004254F4">
              <w:rPr>
                <w:color w:val="000000"/>
              </w:rPr>
              <w:t>Sí</w:t>
            </w:r>
          </w:p>
        </w:tc>
        <w:tc>
          <w:tcPr>
            <w:tcW w:w="850" w:type="dxa"/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  <w:r w:rsidRPr="004254F4">
              <w:rPr>
                <w:color w:val="000000"/>
              </w:rPr>
              <w:t>No</w:t>
            </w:r>
          </w:p>
        </w:tc>
        <w:tc>
          <w:tcPr>
            <w:tcW w:w="1099" w:type="dxa"/>
          </w:tcPr>
          <w:p w:rsidR="00D27BF5" w:rsidRPr="004254F4" w:rsidRDefault="00D27BF5" w:rsidP="002907DC">
            <w:pPr>
              <w:pStyle w:val="NormalWeb"/>
              <w:jc w:val="center"/>
              <w:rPr>
                <w:color w:val="000000"/>
              </w:rPr>
            </w:pPr>
            <w:r w:rsidRPr="004254F4">
              <w:rPr>
                <w:color w:val="000000"/>
              </w:rPr>
              <w:t>A veces</w:t>
            </w:r>
          </w:p>
        </w:tc>
      </w:tr>
      <w:tr w:rsidR="00D27BF5" w:rsidRPr="004254F4" w:rsidTr="002907DC">
        <w:tc>
          <w:tcPr>
            <w:tcW w:w="6521" w:type="dxa"/>
            <w:tcBorders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Por las mañanas, ¿te despiertas cansada y seguirías durmiendo?</w:t>
            </w:r>
          </w:p>
        </w:tc>
        <w:tc>
          <w:tcPr>
            <w:tcW w:w="851" w:type="dxa"/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850" w:type="dxa"/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099" w:type="dxa"/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6521" w:type="dxa"/>
            <w:tcBorders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¿Duermes de un tirón toda la noche?</w:t>
            </w:r>
          </w:p>
        </w:tc>
        <w:tc>
          <w:tcPr>
            <w:tcW w:w="851" w:type="dxa"/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850" w:type="dxa"/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099" w:type="dxa"/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6521" w:type="dxa"/>
            <w:tcBorders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¿Te cuesta conciliar el sueño?</w:t>
            </w:r>
          </w:p>
        </w:tc>
        <w:tc>
          <w:tcPr>
            <w:tcW w:w="851" w:type="dxa"/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850" w:type="dxa"/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099" w:type="dxa"/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6521" w:type="dxa"/>
            <w:tcBorders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¿Te encuentras con frecuencia agobiada y en tensión?</w:t>
            </w:r>
          </w:p>
        </w:tc>
        <w:tc>
          <w:tcPr>
            <w:tcW w:w="851" w:type="dxa"/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850" w:type="dxa"/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099" w:type="dxa"/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  <w:tr w:rsidR="00D27BF5" w:rsidRPr="004254F4" w:rsidTr="002907DC">
        <w:tc>
          <w:tcPr>
            <w:tcW w:w="6521" w:type="dxa"/>
            <w:tcBorders>
              <w:left w:val="single" w:sz="4" w:space="0" w:color="000000"/>
            </w:tcBorders>
          </w:tcPr>
          <w:p w:rsidR="00D27BF5" w:rsidRPr="004254F4" w:rsidRDefault="00D27BF5" w:rsidP="002907DC">
            <w:pPr>
              <w:pStyle w:val="NormalWeb"/>
              <w:rPr>
                <w:color w:val="000000"/>
              </w:rPr>
            </w:pPr>
            <w:r w:rsidRPr="004254F4">
              <w:rPr>
                <w:color w:val="000000"/>
              </w:rPr>
              <w:t>¿Te encuentras nerviosa y “a punto de explotar</w:t>
            </w:r>
            <w:r>
              <w:rPr>
                <w:color w:val="000000"/>
              </w:rPr>
              <w:t>”</w:t>
            </w:r>
            <w:r w:rsidRPr="004254F4">
              <w:rPr>
                <w:color w:val="000000"/>
              </w:rPr>
              <w:t>?</w:t>
            </w:r>
          </w:p>
        </w:tc>
        <w:tc>
          <w:tcPr>
            <w:tcW w:w="851" w:type="dxa"/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850" w:type="dxa"/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  <w:tc>
          <w:tcPr>
            <w:tcW w:w="1099" w:type="dxa"/>
          </w:tcPr>
          <w:p w:rsidR="00D27BF5" w:rsidRPr="004254F4" w:rsidRDefault="00D27BF5" w:rsidP="002907DC">
            <w:pPr>
              <w:pStyle w:val="NormalWeb"/>
              <w:jc w:val="both"/>
              <w:rPr>
                <w:color w:val="000000"/>
              </w:rPr>
            </w:pPr>
          </w:p>
        </w:tc>
      </w:tr>
    </w:tbl>
    <w:p w:rsidR="00D27BF5" w:rsidRDefault="00D27BF5" w:rsidP="00D27BF5">
      <w:pPr>
        <w:pStyle w:val="NormalWeb"/>
        <w:jc w:val="both"/>
        <w:rPr>
          <w:b/>
          <w:color w:val="000000"/>
        </w:rPr>
      </w:pPr>
    </w:p>
    <w:p w:rsidR="00D27BF5" w:rsidRDefault="00D27BF5" w:rsidP="00D27BF5">
      <w:pPr>
        <w:pStyle w:val="NormalWeb"/>
        <w:ind w:left="720"/>
        <w:jc w:val="both"/>
        <w:rPr>
          <w:b/>
          <w:color w:val="000000"/>
        </w:rPr>
      </w:pPr>
    </w:p>
    <w:p w:rsidR="00D27BF5" w:rsidRDefault="00D27BF5" w:rsidP="00D27BF5">
      <w:pPr>
        <w:pStyle w:val="NormalWeb"/>
        <w:ind w:left="720"/>
        <w:jc w:val="both"/>
        <w:rPr>
          <w:b/>
          <w:color w:val="000000"/>
        </w:rPr>
      </w:pPr>
    </w:p>
    <w:p w:rsidR="00D27BF5" w:rsidRDefault="00D27BF5" w:rsidP="00D27BF5">
      <w:pPr>
        <w:pStyle w:val="NormalWeb"/>
        <w:ind w:left="720"/>
        <w:jc w:val="both"/>
        <w:rPr>
          <w:b/>
          <w:color w:val="000000"/>
        </w:rPr>
      </w:pPr>
    </w:p>
    <w:p w:rsidR="00D27BF5" w:rsidRPr="002B297A" w:rsidRDefault="00D27BF5" w:rsidP="00D27BF5">
      <w:pPr>
        <w:widowControl w:val="0"/>
        <w:autoSpaceDE w:val="0"/>
        <w:autoSpaceDN w:val="0"/>
        <w:adjustRightInd w:val="0"/>
        <w:spacing w:line="360" w:lineRule="auto"/>
        <w:ind w:left="640" w:hanging="498"/>
        <w:jc w:val="both"/>
        <w:rPr>
          <w:rFonts w:ascii="Arial" w:hAnsi="Arial" w:cs="Arial"/>
          <w:noProof/>
          <w:szCs w:val="24"/>
        </w:rPr>
      </w:pPr>
    </w:p>
    <w:p w:rsidR="00D27BF5" w:rsidRPr="002B297A" w:rsidRDefault="00D27BF5" w:rsidP="00D27BF5">
      <w:pPr>
        <w:widowControl w:val="0"/>
        <w:autoSpaceDE w:val="0"/>
        <w:autoSpaceDN w:val="0"/>
        <w:adjustRightInd w:val="0"/>
        <w:spacing w:line="360" w:lineRule="auto"/>
        <w:ind w:left="640" w:hanging="498"/>
        <w:jc w:val="both"/>
        <w:rPr>
          <w:rFonts w:ascii="Arial" w:hAnsi="Arial" w:cs="Arial"/>
          <w:noProof/>
        </w:rPr>
      </w:pPr>
    </w:p>
    <w:p w:rsidR="00D27BF5" w:rsidRPr="002B297A" w:rsidRDefault="00D27BF5" w:rsidP="00D27BF5">
      <w:pPr>
        <w:pStyle w:val="ListParagraph"/>
        <w:spacing w:line="360" w:lineRule="auto"/>
        <w:ind w:left="0" w:hanging="498"/>
        <w:jc w:val="both"/>
        <w:rPr>
          <w:rFonts w:ascii="Arial" w:hAnsi="Arial" w:cs="Arial"/>
        </w:rPr>
      </w:pPr>
      <w:r w:rsidRPr="002B297A">
        <w:rPr>
          <w:rFonts w:ascii="Arial" w:hAnsi="Arial" w:cs="Arial"/>
        </w:rPr>
        <w:fldChar w:fldCharType="end"/>
      </w:r>
    </w:p>
    <w:p w:rsidR="0075015F" w:rsidRDefault="0075015F"/>
    <w:sectPr w:rsidR="0075015F" w:rsidSect="00E328A5">
      <w:headerReference w:type="even" r:id="rId5"/>
      <w:headerReference w:type="default" r:id="rId6"/>
      <w:footerReference w:type="even" r:id="rId7"/>
      <w:footerReference w:type="default" r:id="rId8"/>
      <w:headerReference w:type="first" r:id="rId9"/>
      <w:footerReference w:type="first" r:id="rId10"/>
      <w:pgSz w:w="11906" w:h="16838"/>
      <w:pgMar w:top="1417" w:right="1701" w:bottom="1417" w:left="1701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032BB" w:rsidRDefault="00D27BF5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30C5" w:rsidRDefault="00D27BF5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3</w:t>
    </w:r>
    <w:r>
      <w:fldChar w:fldCharType="end"/>
    </w:r>
  </w:p>
  <w:p w:rsidR="00DF30C5" w:rsidRDefault="00D27BF5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032BB" w:rsidRDefault="00D27BF5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032BB" w:rsidRDefault="00D27BF5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032BB" w:rsidRDefault="00D27BF5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032BB" w:rsidRDefault="00D27BF5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DED7A7B"/>
    <w:multiLevelType w:val="hybridMultilevel"/>
    <w:tmpl w:val="0F4AD948"/>
    <w:lvl w:ilvl="0" w:tplc="0C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080" w:hanging="360"/>
      </w:pPr>
    </w:lvl>
    <w:lvl w:ilvl="2" w:tplc="0C0A001B" w:tentative="1">
      <w:start w:val="1"/>
      <w:numFmt w:val="lowerRoman"/>
      <w:lvlText w:val="%3."/>
      <w:lvlJc w:val="right"/>
      <w:pPr>
        <w:ind w:left="1800" w:hanging="180"/>
      </w:pPr>
    </w:lvl>
    <w:lvl w:ilvl="3" w:tplc="0C0A000F" w:tentative="1">
      <w:start w:val="1"/>
      <w:numFmt w:val="decimal"/>
      <w:lvlText w:val="%4."/>
      <w:lvlJc w:val="left"/>
      <w:pPr>
        <w:ind w:left="2520" w:hanging="360"/>
      </w:pPr>
    </w:lvl>
    <w:lvl w:ilvl="4" w:tplc="0C0A0019" w:tentative="1">
      <w:start w:val="1"/>
      <w:numFmt w:val="lowerLetter"/>
      <w:lvlText w:val="%5."/>
      <w:lvlJc w:val="left"/>
      <w:pPr>
        <w:ind w:left="3240" w:hanging="360"/>
      </w:pPr>
    </w:lvl>
    <w:lvl w:ilvl="5" w:tplc="0C0A001B" w:tentative="1">
      <w:start w:val="1"/>
      <w:numFmt w:val="lowerRoman"/>
      <w:lvlText w:val="%6."/>
      <w:lvlJc w:val="right"/>
      <w:pPr>
        <w:ind w:left="3960" w:hanging="180"/>
      </w:pPr>
    </w:lvl>
    <w:lvl w:ilvl="6" w:tplc="0C0A000F" w:tentative="1">
      <w:start w:val="1"/>
      <w:numFmt w:val="decimal"/>
      <w:lvlText w:val="%7."/>
      <w:lvlJc w:val="left"/>
      <w:pPr>
        <w:ind w:left="4680" w:hanging="360"/>
      </w:pPr>
    </w:lvl>
    <w:lvl w:ilvl="7" w:tplc="0C0A0019" w:tentative="1">
      <w:start w:val="1"/>
      <w:numFmt w:val="lowerLetter"/>
      <w:lvlText w:val="%8."/>
      <w:lvlJc w:val="left"/>
      <w:pPr>
        <w:ind w:left="5400" w:hanging="360"/>
      </w:pPr>
    </w:lvl>
    <w:lvl w:ilvl="8" w:tplc="0C0A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27BF5"/>
    <w:rsid w:val="0075015F"/>
    <w:rsid w:val="00D27B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410F75D-E555-4B56-A688-2C816EA852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27BF5"/>
    <w:pPr>
      <w:spacing w:after="200" w:line="276" w:lineRule="auto"/>
    </w:pPr>
    <w:rPr>
      <w:rFonts w:ascii="Calibri" w:eastAsia="Calibri" w:hAnsi="Calibri" w:cs="Times New Roman"/>
      <w:lang w:val="es-E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D27BF5"/>
    <w:pPr>
      <w:spacing w:after="0" w:line="240" w:lineRule="auto"/>
    </w:pPr>
    <w:rPr>
      <w:rFonts w:ascii="Calibri" w:eastAsia="Calibri" w:hAnsi="Calibri" w:cs="Times New Roman"/>
      <w:lang w:val="es-ES"/>
    </w:rPr>
  </w:style>
  <w:style w:type="paragraph" w:styleId="Header">
    <w:name w:val="header"/>
    <w:basedOn w:val="Normal"/>
    <w:link w:val="HeaderChar"/>
    <w:uiPriority w:val="99"/>
    <w:unhideWhenUsed/>
    <w:rsid w:val="00D27BF5"/>
    <w:pPr>
      <w:tabs>
        <w:tab w:val="center" w:pos="4252"/>
        <w:tab w:val="right" w:pos="8504"/>
      </w:tabs>
    </w:pPr>
    <w:rPr>
      <w:sz w:val="20"/>
      <w:szCs w:val="20"/>
      <w:lang w:val="x-none" w:eastAsia="x-none"/>
    </w:rPr>
  </w:style>
  <w:style w:type="character" w:customStyle="1" w:styleId="HeaderChar">
    <w:name w:val="Header Char"/>
    <w:basedOn w:val="DefaultParagraphFont"/>
    <w:link w:val="Header"/>
    <w:uiPriority w:val="99"/>
    <w:rsid w:val="00D27BF5"/>
    <w:rPr>
      <w:rFonts w:ascii="Calibri" w:eastAsia="Calibri" w:hAnsi="Calibri" w:cs="Times New Roman"/>
      <w:sz w:val="20"/>
      <w:szCs w:val="20"/>
      <w:lang w:val="x-none" w:eastAsia="x-none"/>
    </w:rPr>
  </w:style>
  <w:style w:type="paragraph" w:styleId="Footer">
    <w:name w:val="footer"/>
    <w:basedOn w:val="Normal"/>
    <w:link w:val="FooterChar"/>
    <w:uiPriority w:val="99"/>
    <w:unhideWhenUsed/>
    <w:rsid w:val="00D27BF5"/>
    <w:pPr>
      <w:tabs>
        <w:tab w:val="center" w:pos="4252"/>
        <w:tab w:val="right" w:pos="8504"/>
      </w:tabs>
    </w:pPr>
    <w:rPr>
      <w:sz w:val="20"/>
      <w:szCs w:val="20"/>
      <w:lang w:val="x-none" w:eastAsia="x-none"/>
    </w:rPr>
  </w:style>
  <w:style w:type="character" w:customStyle="1" w:styleId="FooterChar">
    <w:name w:val="Footer Char"/>
    <w:basedOn w:val="DefaultParagraphFont"/>
    <w:link w:val="Footer"/>
    <w:uiPriority w:val="99"/>
    <w:rsid w:val="00D27BF5"/>
    <w:rPr>
      <w:rFonts w:ascii="Calibri" w:eastAsia="Calibri" w:hAnsi="Calibri" w:cs="Times New Roman"/>
      <w:sz w:val="20"/>
      <w:szCs w:val="20"/>
      <w:lang w:val="x-none" w:eastAsia="x-none"/>
    </w:rPr>
  </w:style>
  <w:style w:type="paragraph" w:styleId="ListParagraph">
    <w:name w:val="List Paragraph"/>
    <w:basedOn w:val="Normal"/>
    <w:uiPriority w:val="34"/>
    <w:qFormat/>
    <w:rsid w:val="00D27BF5"/>
    <w:pPr>
      <w:ind w:left="720"/>
      <w:contextualSpacing/>
    </w:pPr>
  </w:style>
  <w:style w:type="paragraph" w:styleId="NormalWeb">
    <w:name w:val="Normal (Web)"/>
    <w:basedOn w:val="Normal"/>
    <w:unhideWhenUsed/>
    <w:rsid w:val="00D27BF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2.xml"/><Relationship Id="rId11" Type="http://schemas.openxmlformats.org/officeDocument/2006/relationships/fontTable" Target="fontTable.xml"/><Relationship Id="rId5" Type="http://schemas.openxmlformats.org/officeDocument/2006/relationships/header" Target="header1.xml"/><Relationship Id="rId10" Type="http://schemas.openxmlformats.org/officeDocument/2006/relationships/footer" Target="footer3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616</Words>
  <Characters>3514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2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l</dc:creator>
  <cp:keywords/>
  <dc:description/>
  <cp:lastModifiedBy>all</cp:lastModifiedBy>
  <cp:revision>1</cp:revision>
  <dcterms:created xsi:type="dcterms:W3CDTF">2020-08-13T04:58:00Z</dcterms:created>
  <dcterms:modified xsi:type="dcterms:W3CDTF">2020-08-13T05:00:00Z</dcterms:modified>
</cp:coreProperties>
</file>